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2283"/>
        <w:gridCol w:w="1069"/>
        <w:gridCol w:w="3923"/>
        <w:gridCol w:w="1021"/>
      </w:tblGrid>
      <w:tr w:rsidR="005A5C2D" w14:paraId="22C19976" w14:textId="77777777" w:rsidTr="00911DC6">
        <w:tc>
          <w:tcPr>
            <w:tcW w:w="2283" w:type="dxa"/>
          </w:tcPr>
          <w:p w14:paraId="1C78BD3F" w14:textId="136B7B2D" w:rsidR="005A5C2D" w:rsidRDefault="005A5C2D">
            <w:r>
              <w:rPr>
                <w:rFonts w:hint="eastAsia"/>
              </w:rPr>
              <w:t>G</w:t>
            </w:r>
            <w:r>
              <w:t>ene</w:t>
            </w:r>
          </w:p>
        </w:tc>
        <w:tc>
          <w:tcPr>
            <w:tcW w:w="1069" w:type="dxa"/>
          </w:tcPr>
          <w:p w14:paraId="5F00CE7C" w14:textId="651307D0" w:rsidR="005A5C2D" w:rsidRDefault="005A5C2D">
            <w:r>
              <w:rPr>
                <w:rFonts w:hint="eastAsia"/>
              </w:rPr>
              <w:t>P</w:t>
            </w:r>
            <w:r>
              <w:t>rimer type</w:t>
            </w:r>
          </w:p>
        </w:tc>
        <w:tc>
          <w:tcPr>
            <w:tcW w:w="3923" w:type="dxa"/>
          </w:tcPr>
          <w:p w14:paraId="3CFE5885" w14:textId="20319DCC" w:rsidR="005A5C2D" w:rsidRDefault="005A5C2D">
            <w:r>
              <w:rPr>
                <w:rFonts w:hint="eastAsia"/>
              </w:rPr>
              <w:t>S</w:t>
            </w:r>
            <w:r>
              <w:t>equence (5’-3’)</w:t>
            </w:r>
          </w:p>
        </w:tc>
        <w:tc>
          <w:tcPr>
            <w:tcW w:w="1021" w:type="dxa"/>
          </w:tcPr>
          <w:p w14:paraId="0496A842" w14:textId="35D672DA" w:rsidR="005A5C2D" w:rsidRDefault="005A5C2D">
            <w:r>
              <w:rPr>
                <w:rFonts w:hint="eastAsia"/>
              </w:rPr>
              <w:t>I</w:t>
            </w:r>
            <w:r>
              <w:t>dentifier</w:t>
            </w:r>
          </w:p>
        </w:tc>
      </w:tr>
      <w:tr w:rsidR="00BD1639" w14:paraId="3841F858" w14:textId="77777777" w:rsidTr="00911DC6">
        <w:tc>
          <w:tcPr>
            <w:tcW w:w="2283" w:type="dxa"/>
            <w:vMerge w:val="restart"/>
          </w:tcPr>
          <w:p w14:paraId="741CB788" w14:textId="514BC755" w:rsidR="00BD1639" w:rsidRDefault="00BD1639">
            <w:r w:rsidRPr="005A5C2D">
              <w:t>Hamster GAPDH</w:t>
            </w:r>
          </w:p>
        </w:tc>
        <w:tc>
          <w:tcPr>
            <w:tcW w:w="1069" w:type="dxa"/>
          </w:tcPr>
          <w:p w14:paraId="0CB9C41C" w14:textId="1C3E591B" w:rsidR="00BD1639" w:rsidRDefault="00BD1639">
            <w:r w:rsidRPr="005A5C2D">
              <w:t>Sense</w:t>
            </w:r>
          </w:p>
        </w:tc>
        <w:tc>
          <w:tcPr>
            <w:tcW w:w="3923" w:type="dxa"/>
          </w:tcPr>
          <w:p w14:paraId="4DA528A2" w14:textId="3ADA55E7" w:rsidR="00BD1639" w:rsidRDefault="00BD1639">
            <w:r w:rsidRPr="005A5C2D">
              <w:t>GATGCTGGTGCCGAGTATGT</w:t>
            </w:r>
          </w:p>
        </w:tc>
        <w:tc>
          <w:tcPr>
            <w:tcW w:w="1021" w:type="dxa"/>
            <w:vMerge w:val="restart"/>
          </w:tcPr>
          <w:p w14:paraId="5414AD1C" w14:textId="2EA1F663" w:rsidR="00BD1639" w:rsidRDefault="00BD1639">
            <w:r>
              <w:fldChar w:fldCharType="begin">
                <w:fldData xml:space="preserve">PEVuZE5vdGU+PENpdGU+PEF1dGhvcj5aaGFuZzwvQXV0aG9yPjxZZWFyPjIwMTY8L1llYXI+PFJl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</w:fldData>
              </w:fldChar>
            </w:r>
            <w:r w:rsidR="00B07B56">
              <w:instrText xml:space="preserve"> ADDIN EN.CITE </w:instrText>
            </w:r>
            <w:r w:rsidR="00B07B56">
              <w:fldChar w:fldCharType="begin">
                <w:fldData xml:space="preserve">PEVuZE5vdGU+PENpdGU+PEF1dGhvcj5aaGFuZzwvQXV0aG9yPjxZZWFyPjIwMTY8L1llYXI+PFJl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</w:fldData>
              </w:fldChar>
            </w:r>
            <w:r w:rsidR="00B07B56">
              <w:instrText xml:space="preserve"> ADDIN EN.CITE.DATA </w:instrText>
            </w:r>
            <w:r w:rsidR="00B07B56">
              <w:fldChar w:fldCharType="end"/>
            </w:r>
            <w:r>
              <w:fldChar w:fldCharType="separate"/>
            </w:r>
            <w:r w:rsidR="00B07B56">
              <w:rPr>
                <w:noProof/>
              </w:rPr>
              <w:t>[1]</w:t>
            </w:r>
            <w:r>
              <w:fldChar w:fldCharType="end"/>
            </w:r>
          </w:p>
        </w:tc>
      </w:tr>
      <w:tr w:rsidR="00BD1639" w14:paraId="38A49AA5" w14:textId="77777777" w:rsidTr="00911DC6">
        <w:tc>
          <w:tcPr>
            <w:tcW w:w="2283" w:type="dxa"/>
            <w:vMerge/>
          </w:tcPr>
          <w:p w14:paraId="55E11465" w14:textId="77777777" w:rsidR="00BD1639" w:rsidRDefault="00BD1639"/>
        </w:tc>
        <w:tc>
          <w:tcPr>
            <w:tcW w:w="1069" w:type="dxa"/>
          </w:tcPr>
          <w:p w14:paraId="36D84B05" w14:textId="15C8989F" w:rsidR="00BD1639" w:rsidRDefault="00BD1639">
            <w:r w:rsidRPr="005A5C2D">
              <w:t>Antisense</w:t>
            </w:r>
          </w:p>
        </w:tc>
        <w:tc>
          <w:tcPr>
            <w:tcW w:w="3923" w:type="dxa"/>
          </w:tcPr>
          <w:p w14:paraId="22C2E0F9" w14:textId="58B6ACB1" w:rsidR="00BD1639" w:rsidRDefault="00BD1639">
            <w:r w:rsidRPr="005A5C2D">
              <w:t>GCAGAAGGTGCGGAGATGA</w:t>
            </w:r>
          </w:p>
        </w:tc>
        <w:tc>
          <w:tcPr>
            <w:tcW w:w="1021" w:type="dxa"/>
            <w:vMerge/>
          </w:tcPr>
          <w:p w14:paraId="293D885A" w14:textId="77777777" w:rsidR="00BD1639" w:rsidRDefault="00BD1639"/>
        </w:tc>
      </w:tr>
      <w:tr w:rsidR="00BD1639" w14:paraId="1C96A59A" w14:textId="77777777" w:rsidTr="00911DC6">
        <w:tc>
          <w:tcPr>
            <w:tcW w:w="2283" w:type="dxa"/>
            <w:vMerge w:val="restart"/>
          </w:tcPr>
          <w:p w14:paraId="1DCD7D64" w14:textId="0988063B" w:rsidR="00BD1639" w:rsidRDefault="00BD1639">
            <w:r>
              <w:rPr>
                <w:rFonts w:hint="eastAsia"/>
              </w:rPr>
              <w:t>H</w:t>
            </w:r>
            <w:r>
              <w:t>amster</w:t>
            </w:r>
            <w:r w:rsidR="00911DC6">
              <w:rPr>
                <w:rFonts w:hint="eastAsia"/>
              </w:rPr>
              <w:t xml:space="preserve"> </w:t>
            </w:r>
            <w:r>
              <w:rPr>
                <w:rFonts w:hint="eastAsia"/>
              </w:rPr>
              <w:t>C</w:t>
            </w:r>
            <w:r>
              <w:t>laudin-2</w:t>
            </w:r>
          </w:p>
        </w:tc>
        <w:tc>
          <w:tcPr>
            <w:tcW w:w="1069" w:type="dxa"/>
          </w:tcPr>
          <w:p w14:paraId="6F5029CF" w14:textId="4CCFCBA9" w:rsidR="00BD1639" w:rsidRDefault="00BD1639">
            <w:r w:rsidRPr="005A5C2D">
              <w:t>Sense</w:t>
            </w:r>
          </w:p>
        </w:tc>
        <w:tc>
          <w:tcPr>
            <w:tcW w:w="3923" w:type="dxa"/>
          </w:tcPr>
          <w:p w14:paraId="7160EB26" w14:textId="6CCD9C2C" w:rsidR="00BD1639" w:rsidRDefault="00BD1639">
            <w:r w:rsidRPr="005A5C2D">
              <w:t>ACTGTCCACGGCTACCAACTACT</w:t>
            </w:r>
          </w:p>
        </w:tc>
        <w:tc>
          <w:tcPr>
            <w:tcW w:w="1021" w:type="dxa"/>
            <w:vMerge w:val="restart"/>
          </w:tcPr>
          <w:p w14:paraId="2E2A01DF" w14:textId="20E20B15" w:rsidR="00BD1639" w:rsidRDefault="00BD1639">
            <w:r w:rsidRPr="00BD1639">
              <w:t>This study</w:t>
            </w:r>
          </w:p>
        </w:tc>
      </w:tr>
      <w:tr w:rsidR="00BD1639" w14:paraId="73D0F525" w14:textId="77777777" w:rsidTr="00911DC6">
        <w:tc>
          <w:tcPr>
            <w:tcW w:w="2283" w:type="dxa"/>
            <w:vMerge/>
          </w:tcPr>
          <w:p w14:paraId="5A5BB366" w14:textId="77777777" w:rsidR="00BD1639" w:rsidRDefault="00BD1639"/>
        </w:tc>
        <w:tc>
          <w:tcPr>
            <w:tcW w:w="1069" w:type="dxa"/>
          </w:tcPr>
          <w:p w14:paraId="0AFE4193" w14:textId="06A3D1D4" w:rsidR="00BD1639" w:rsidRDefault="00BD1639">
            <w:r w:rsidRPr="005A5C2D">
              <w:t>Antisense</w:t>
            </w:r>
          </w:p>
        </w:tc>
        <w:tc>
          <w:tcPr>
            <w:tcW w:w="3923" w:type="dxa"/>
          </w:tcPr>
          <w:p w14:paraId="57265EFF" w14:textId="7399023B" w:rsidR="00BD1639" w:rsidRDefault="00BD1639">
            <w:r w:rsidRPr="005A5C2D">
              <w:t>TCTGGCAGGGAATGTTGGAG</w:t>
            </w:r>
          </w:p>
        </w:tc>
        <w:tc>
          <w:tcPr>
            <w:tcW w:w="1021" w:type="dxa"/>
            <w:vMerge/>
          </w:tcPr>
          <w:p w14:paraId="7617381F" w14:textId="77777777" w:rsidR="00BD1639" w:rsidRDefault="00BD1639"/>
        </w:tc>
      </w:tr>
      <w:tr w:rsidR="00BD1639" w14:paraId="2CD14DD6" w14:textId="77777777" w:rsidTr="00911DC6">
        <w:tc>
          <w:tcPr>
            <w:tcW w:w="2283" w:type="dxa"/>
            <w:vMerge w:val="restart"/>
          </w:tcPr>
          <w:p w14:paraId="32597E42" w14:textId="0F51B23C" w:rsidR="00BD1639" w:rsidRDefault="00BD1639">
            <w:r>
              <w:rPr>
                <w:rFonts w:hint="eastAsia"/>
              </w:rPr>
              <w:t>H</w:t>
            </w:r>
            <w:r>
              <w:t>amster Claudin-3</w:t>
            </w:r>
          </w:p>
        </w:tc>
        <w:tc>
          <w:tcPr>
            <w:tcW w:w="1069" w:type="dxa"/>
          </w:tcPr>
          <w:p w14:paraId="2E4D8085" w14:textId="35AB31D8" w:rsidR="00BD1639" w:rsidRDefault="00BD1639">
            <w:r w:rsidRPr="005A5C2D">
              <w:t>Sense</w:t>
            </w:r>
          </w:p>
        </w:tc>
        <w:tc>
          <w:tcPr>
            <w:tcW w:w="3923" w:type="dxa"/>
          </w:tcPr>
          <w:p w14:paraId="6E484049" w14:textId="5285829B" w:rsidR="00BD1639" w:rsidRDefault="00BD1639">
            <w:r w:rsidRPr="005A5C2D">
              <w:t>GCTCACCTTAGTACCCGTGTCCT</w:t>
            </w:r>
          </w:p>
        </w:tc>
        <w:tc>
          <w:tcPr>
            <w:tcW w:w="1021" w:type="dxa"/>
            <w:vMerge w:val="restart"/>
          </w:tcPr>
          <w:p w14:paraId="64D725C8" w14:textId="3E2CB5E9" w:rsidR="00BD1639" w:rsidRDefault="00BD1639">
            <w:r w:rsidRPr="00BD1639">
              <w:t>This study</w:t>
            </w:r>
          </w:p>
        </w:tc>
      </w:tr>
      <w:tr w:rsidR="00BD1639" w14:paraId="4D0BEA29" w14:textId="77777777" w:rsidTr="00911DC6">
        <w:tc>
          <w:tcPr>
            <w:tcW w:w="2283" w:type="dxa"/>
            <w:vMerge/>
          </w:tcPr>
          <w:p w14:paraId="0276E395" w14:textId="77777777" w:rsidR="00BD1639" w:rsidRDefault="00BD1639"/>
        </w:tc>
        <w:tc>
          <w:tcPr>
            <w:tcW w:w="1069" w:type="dxa"/>
          </w:tcPr>
          <w:p w14:paraId="260574B7" w14:textId="772A366D" w:rsidR="00BD1639" w:rsidRDefault="00BD1639">
            <w:r w:rsidRPr="005A5C2D">
              <w:t>Antisense</w:t>
            </w:r>
          </w:p>
        </w:tc>
        <w:tc>
          <w:tcPr>
            <w:tcW w:w="3923" w:type="dxa"/>
          </w:tcPr>
          <w:p w14:paraId="3A5B630E" w14:textId="239C92CA" w:rsidR="00BD1639" w:rsidRDefault="00BD1639">
            <w:r w:rsidRPr="005A5C2D">
              <w:t>GGCAGGAGCAGCAGAGCAA</w:t>
            </w:r>
          </w:p>
        </w:tc>
        <w:tc>
          <w:tcPr>
            <w:tcW w:w="1021" w:type="dxa"/>
            <w:vMerge/>
          </w:tcPr>
          <w:p w14:paraId="5EF3E102" w14:textId="77777777" w:rsidR="00BD1639" w:rsidRDefault="00BD1639"/>
        </w:tc>
      </w:tr>
      <w:tr w:rsidR="00BD1639" w14:paraId="38FAB9D0" w14:textId="77777777" w:rsidTr="00911DC6">
        <w:tc>
          <w:tcPr>
            <w:tcW w:w="2283" w:type="dxa"/>
            <w:vMerge w:val="restart"/>
          </w:tcPr>
          <w:p w14:paraId="32DF1E0B" w14:textId="1F14B9DD" w:rsidR="00BD1639" w:rsidRDefault="00BD1639">
            <w:r>
              <w:rPr>
                <w:rFonts w:hint="eastAsia"/>
              </w:rPr>
              <w:t>H</w:t>
            </w:r>
            <w:r>
              <w:t>amster Claudin-4</w:t>
            </w:r>
          </w:p>
        </w:tc>
        <w:tc>
          <w:tcPr>
            <w:tcW w:w="1069" w:type="dxa"/>
          </w:tcPr>
          <w:p w14:paraId="34906C21" w14:textId="0654DAA6" w:rsidR="00BD1639" w:rsidRDefault="00BD1639">
            <w:r w:rsidRPr="005A5C2D">
              <w:t>Sense</w:t>
            </w:r>
          </w:p>
        </w:tc>
        <w:tc>
          <w:tcPr>
            <w:tcW w:w="3923" w:type="dxa"/>
          </w:tcPr>
          <w:p w14:paraId="2391098D" w14:textId="07A86384" w:rsidR="00BD1639" w:rsidRDefault="00BD1639">
            <w:r w:rsidRPr="005A5C2D">
              <w:t>GGGGATGCTTCTCTCAGTGGT</w:t>
            </w:r>
          </w:p>
        </w:tc>
        <w:tc>
          <w:tcPr>
            <w:tcW w:w="1021" w:type="dxa"/>
            <w:vMerge w:val="restart"/>
          </w:tcPr>
          <w:p w14:paraId="0E283EB7" w14:textId="2F6FF1FF" w:rsidR="00BD1639" w:rsidRDefault="00BD1639">
            <w:r w:rsidRPr="00BD1639">
              <w:t>This study</w:t>
            </w:r>
          </w:p>
        </w:tc>
      </w:tr>
      <w:tr w:rsidR="00BD1639" w14:paraId="22A8C708" w14:textId="77777777" w:rsidTr="00911DC6">
        <w:tc>
          <w:tcPr>
            <w:tcW w:w="2283" w:type="dxa"/>
            <w:vMerge/>
          </w:tcPr>
          <w:p w14:paraId="05B73769" w14:textId="77777777" w:rsidR="00BD1639" w:rsidRDefault="00BD1639"/>
        </w:tc>
        <w:tc>
          <w:tcPr>
            <w:tcW w:w="1069" w:type="dxa"/>
          </w:tcPr>
          <w:p w14:paraId="60D55843" w14:textId="1EAFD4CF" w:rsidR="00BD1639" w:rsidRDefault="00BD1639">
            <w:r w:rsidRPr="005A5C2D">
              <w:t>Antisense</w:t>
            </w:r>
          </w:p>
        </w:tc>
        <w:tc>
          <w:tcPr>
            <w:tcW w:w="3923" w:type="dxa"/>
          </w:tcPr>
          <w:p w14:paraId="73A7E71E" w14:textId="697D6F53" w:rsidR="00BD1639" w:rsidRDefault="00BD1639">
            <w:r w:rsidRPr="005A5C2D">
              <w:t>GACACAGGCACCATGGCC</w:t>
            </w:r>
          </w:p>
        </w:tc>
        <w:tc>
          <w:tcPr>
            <w:tcW w:w="1021" w:type="dxa"/>
            <w:vMerge/>
          </w:tcPr>
          <w:p w14:paraId="0B5A4F81" w14:textId="77777777" w:rsidR="00BD1639" w:rsidRDefault="00BD1639"/>
        </w:tc>
      </w:tr>
      <w:tr w:rsidR="00BD1639" w14:paraId="30173CC7" w14:textId="77777777" w:rsidTr="00911DC6">
        <w:tc>
          <w:tcPr>
            <w:tcW w:w="2283" w:type="dxa"/>
            <w:vMerge w:val="restart"/>
          </w:tcPr>
          <w:p w14:paraId="1E52390C" w14:textId="7AD802D4" w:rsidR="00BD1639" w:rsidRDefault="00BD1639">
            <w:r>
              <w:rPr>
                <w:rFonts w:hint="eastAsia"/>
              </w:rPr>
              <w:t>H</w:t>
            </w:r>
            <w:r>
              <w:t>amster</w:t>
            </w:r>
            <w:r w:rsidR="00911DC6">
              <w:rPr>
                <w:rFonts w:hint="eastAsia"/>
              </w:rPr>
              <w:t xml:space="preserve"> </w:t>
            </w:r>
            <w:r>
              <w:rPr>
                <w:rFonts w:hint="eastAsia"/>
              </w:rPr>
              <w:t>Z</w:t>
            </w:r>
            <w:r>
              <w:t>o-1</w:t>
            </w:r>
          </w:p>
        </w:tc>
        <w:tc>
          <w:tcPr>
            <w:tcW w:w="1069" w:type="dxa"/>
          </w:tcPr>
          <w:p w14:paraId="53634FCF" w14:textId="7355EBCC" w:rsidR="00BD1639" w:rsidRDefault="00BD1639">
            <w:r w:rsidRPr="005A5C2D">
              <w:t>Sense</w:t>
            </w:r>
          </w:p>
        </w:tc>
        <w:tc>
          <w:tcPr>
            <w:tcW w:w="3923" w:type="dxa"/>
          </w:tcPr>
          <w:p w14:paraId="23F998DC" w14:textId="0130B3C3" w:rsidR="00BD1639" w:rsidRDefault="00BD1639">
            <w:r w:rsidRPr="005A5C2D">
              <w:t>GGAGAGGTGTTCCGTGTTGTG</w:t>
            </w:r>
          </w:p>
        </w:tc>
        <w:tc>
          <w:tcPr>
            <w:tcW w:w="1021" w:type="dxa"/>
            <w:vMerge w:val="restart"/>
          </w:tcPr>
          <w:p w14:paraId="3969EF89" w14:textId="1334FD09" w:rsidR="00BD1639" w:rsidRDefault="00BD1639">
            <w:r>
              <w:rPr>
                <w:rFonts w:hint="eastAsia"/>
              </w:rPr>
              <w:t>T</w:t>
            </w:r>
            <w:r>
              <w:t>his study</w:t>
            </w:r>
          </w:p>
        </w:tc>
      </w:tr>
      <w:tr w:rsidR="00BD1639" w14:paraId="1F0F962D" w14:textId="77777777" w:rsidTr="00911DC6">
        <w:tc>
          <w:tcPr>
            <w:tcW w:w="2283" w:type="dxa"/>
            <w:vMerge/>
          </w:tcPr>
          <w:p w14:paraId="06836840" w14:textId="77777777" w:rsidR="00BD1639" w:rsidRDefault="00BD1639"/>
        </w:tc>
        <w:tc>
          <w:tcPr>
            <w:tcW w:w="1069" w:type="dxa"/>
          </w:tcPr>
          <w:p w14:paraId="7A431D70" w14:textId="1A4BF35E" w:rsidR="00BD1639" w:rsidRDefault="00BD1639">
            <w:r w:rsidRPr="005A5C2D">
              <w:t>Antisense</w:t>
            </w:r>
          </w:p>
        </w:tc>
        <w:tc>
          <w:tcPr>
            <w:tcW w:w="3923" w:type="dxa"/>
          </w:tcPr>
          <w:p w14:paraId="7BCD48BF" w14:textId="0D455932" w:rsidR="00BD1639" w:rsidRDefault="00BD1639">
            <w:r w:rsidRPr="005A5C2D">
              <w:t>ACTGCTCAGCTCTGTTCTTATTGG</w:t>
            </w:r>
          </w:p>
        </w:tc>
        <w:tc>
          <w:tcPr>
            <w:tcW w:w="1021" w:type="dxa"/>
            <w:vMerge/>
          </w:tcPr>
          <w:p w14:paraId="0D6CB95B" w14:textId="77777777" w:rsidR="00BD1639" w:rsidRDefault="00BD1639"/>
        </w:tc>
      </w:tr>
      <w:tr w:rsidR="00BD1639" w14:paraId="520FDB8D" w14:textId="77777777" w:rsidTr="00911DC6">
        <w:tc>
          <w:tcPr>
            <w:tcW w:w="2283" w:type="dxa"/>
            <w:vMerge w:val="restart"/>
          </w:tcPr>
          <w:p w14:paraId="34010614" w14:textId="0B372FF6" w:rsidR="00BD1639" w:rsidRDefault="00BD1639">
            <w:r>
              <w:rPr>
                <w:rFonts w:hint="eastAsia"/>
              </w:rPr>
              <w:t>H</w:t>
            </w:r>
            <w:r>
              <w:t>amster JAMA</w:t>
            </w:r>
          </w:p>
        </w:tc>
        <w:tc>
          <w:tcPr>
            <w:tcW w:w="1069" w:type="dxa"/>
          </w:tcPr>
          <w:p w14:paraId="2652FCEB" w14:textId="3E787C5D" w:rsidR="00BD1639" w:rsidRDefault="00BD1639">
            <w:r w:rsidRPr="005A5C2D">
              <w:t>Sense</w:t>
            </w:r>
          </w:p>
        </w:tc>
        <w:tc>
          <w:tcPr>
            <w:tcW w:w="3923" w:type="dxa"/>
          </w:tcPr>
          <w:p w14:paraId="58BD7A11" w14:textId="1A6D7F4E" w:rsidR="00BD1639" w:rsidRDefault="00BD1639">
            <w:r w:rsidRPr="005A5C2D">
              <w:t>TGACCTGCTCCGAACAAGATG</w:t>
            </w:r>
          </w:p>
        </w:tc>
        <w:tc>
          <w:tcPr>
            <w:tcW w:w="1021" w:type="dxa"/>
            <w:vMerge w:val="restart"/>
          </w:tcPr>
          <w:p w14:paraId="7800CEF1" w14:textId="31C93CF3" w:rsidR="00BD1639" w:rsidRDefault="00BD1639">
            <w:r>
              <w:rPr>
                <w:rFonts w:hint="eastAsia"/>
              </w:rPr>
              <w:t>T</w:t>
            </w:r>
            <w:r>
              <w:t>his study</w:t>
            </w:r>
          </w:p>
        </w:tc>
      </w:tr>
      <w:tr w:rsidR="00BD1639" w14:paraId="6249EFE6" w14:textId="77777777" w:rsidTr="00911DC6">
        <w:tc>
          <w:tcPr>
            <w:tcW w:w="2283" w:type="dxa"/>
            <w:vMerge/>
          </w:tcPr>
          <w:p w14:paraId="45668E8F" w14:textId="77777777" w:rsidR="00BD1639" w:rsidRDefault="00BD1639"/>
        </w:tc>
        <w:tc>
          <w:tcPr>
            <w:tcW w:w="1069" w:type="dxa"/>
          </w:tcPr>
          <w:p w14:paraId="0A77D1BA" w14:textId="5B1D37C4" w:rsidR="00BD1639" w:rsidRDefault="00BD1639">
            <w:r w:rsidRPr="005A5C2D">
              <w:t>Antisense</w:t>
            </w:r>
          </w:p>
        </w:tc>
        <w:tc>
          <w:tcPr>
            <w:tcW w:w="3923" w:type="dxa"/>
          </w:tcPr>
          <w:p w14:paraId="31B594E1" w14:textId="6D139EC1" w:rsidR="00BD1639" w:rsidRDefault="00BD1639">
            <w:r w:rsidRPr="005A5C2D">
              <w:t>ACTTTGGATCAACCGTGTATGAA</w:t>
            </w:r>
          </w:p>
        </w:tc>
        <w:tc>
          <w:tcPr>
            <w:tcW w:w="1021" w:type="dxa"/>
            <w:vMerge/>
          </w:tcPr>
          <w:p w14:paraId="1E1D3A15" w14:textId="77777777" w:rsidR="00BD1639" w:rsidRDefault="00BD1639"/>
        </w:tc>
      </w:tr>
      <w:tr w:rsidR="00BD1639" w14:paraId="685D0FCC" w14:textId="77777777" w:rsidTr="00911DC6">
        <w:tc>
          <w:tcPr>
            <w:tcW w:w="2283" w:type="dxa"/>
            <w:vMerge w:val="restart"/>
          </w:tcPr>
          <w:p w14:paraId="75DF1A8D" w14:textId="6757E0DD" w:rsidR="00BD1639" w:rsidRDefault="00BD1639">
            <w:r>
              <w:rPr>
                <w:rFonts w:hint="eastAsia"/>
              </w:rPr>
              <w:t>H</w:t>
            </w:r>
            <w:r>
              <w:t>amster Mucin-2</w:t>
            </w:r>
          </w:p>
        </w:tc>
        <w:tc>
          <w:tcPr>
            <w:tcW w:w="1069" w:type="dxa"/>
          </w:tcPr>
          <w:p w14:paraId="0B0A880A" w14:textId="4B1F93EF" w:rsidR="00BD1639" w:rsidRDefault="00BD1639">
            <w:r w:rsidRPr="005A5C2D">
              <w:t>Sense</w:t>
            </w:r>
          </w:p>
        </w:tc>
        <w:tc>
          <w:tcPr>
            <w:tcW w:w="3923" w:type="dxa"/>
          </w:tcPr>
          <w:p w14:paraId="2E11A201" w14:textId="7526B9B2" w:rsidR="00BD1639" w:rsidRDefault="00BD1639">
            <w:r w:rsidRPr="005A5C2D">
              <w:t>ATCACTTTCCAGGCCATTGAAG</w:t>
            </w:r>
          </w:p>
        </w:tc>
        <w:tc>
          <w:tcPr>
            <w:tcW w:w="1021" w:type="dxa"/>
            <w:vMerge w:val="restart"/>
          </w:tcPr>
          <w:p w14:paraId="7580C6F1" w14:textId="02683759" w:rsidR="00BD1639" w:rsidRDefault="00BD1639">
            <w:r>
              <w:rPr>
                <w:rFonts w:hint="eastAsia"/>
              </w:rPr>
              <w:t>T</w:t>
            </w:r>
            <w:r>
              <w:t>his study</w:t>
            </w:r>
          </w:p>
        </w:tc>
      </w:tr>
      <w:tr w:rsidR="00BD1639" w14:paraId="1A828726" w14:textId="77777777" w:rsidTr="00911DC6">
        <w:tc>
          <w:tcPr>
            <w:tcW w:w="2283" w:type="dxa"/>
            <w:vMerge/>
          </w:tcPr>
          <w:p w14:paraId="5533F5E0" w14:textId="77777777" w:rsidR="00BD1639" w:rsidRDefault="00BD1639"/>
        </w:tc>
        <w:tc>
          <w:tcPr>
            <w:tcW w:w="1069" w:type="dxa"/>
          </w:tcPr>
          <w:p w14:paraId="456C7A60" w14:textId="437ADB8F" w:rsidR="00BD1639" w:rsidRDefault="00BD1639">
            <w:r w:rsidRPr="005A5C2D">
              <w:t>Antisense</w:t>
            </w:r>
          </w:p>
        </w:tc>
        <w:tc>
          <w:tcPr>
            <w:tcW w:w="3923" w:type="dxa"/>
          </w:tcPr>
          <w:p w14:paraId="6D9F9335" w14:textId="345D7970" w:rsidR="00BD1639" w:rsidRDefault="00BD1639">
            <w:r w:rsidRPr="005A5C2D">
              <w:t>CTACAGGTTCAGTTGGTCCCAGT</w:t>
            </w:r>
          </w:p>
        </w:tc>
        <w:tc>
          <w:tcPr>
            <w:tcW w:w="1021" w:type="dxa"/>
            <w:vMerge/>
          </w:tcPr>
          <w:p w14:paraId="1DDF4C65" w14:textId="77777777" w:rsidR="00BD1639" w:rsidRDefault="00BD1639"/>
        </w:tc>
      </w:tr>
      <w:tr w:rsidR="004E5ECC" w14:paraId="115BFE4D" w14:textId="77777777" w:rsidTr="00911DC6">
        <w:tc>
          <w:tcPr>
            <w:tcW w:w="2283" w:type="dxa"/>
            <w:vMerge w:val="restart"/>
          </w:tcPr>
          <w:p w14:paraId="3E8AF502" w14:textId="02DFCEF4" w:rsidR="004E5ECC" w:rsidRPr="004E5ECC" w:rsidRDefault="004E5ECC">
            <w:r>
              <w:rPr>
                <w:rFonts w:hint="eastAsia"/>
              </w:rPr>
              <w:t>H</w:t>
            </w:r>
            <w:r>
              <w:t>amster</w:t>
            </w:r>
            <w:r w:rsidR="00911DC6">
              <w:rPr>
                <w:rFonts w:hint="eastAsia"/>
              </w:rPr>
              <w:t xml:space="preserve"> </w:t>
            </w:r>
            <w:r w:rsidRPr="004E5ECC">
              <w:t>TNF-α</w:t>
            </w:r>
          </w:p>
        </w:tc>
        <w:tc>
          <w:tcPr>
            <w:tcW w:w="1069" w:type="dxa"/>
          </w:tcPr>
          <w:p w14:paraId="73E611C2" w14:textId="47C60218" w:rsidR="004E5ECC" w:rsidRDefault="004E5ECC">
            <w:r w:rsidRPr="005A5C2D">
              <w:t>Sense</w:t>
            </w:r>
          </w:p>
        </w:tc>
        <w:tc>
          <w:tcPr>
            <w:tcW w:w="3923" w:type="dxa"/>
          </w:tcPr>
          <w:p w14:paraId="5C443CFB" w14:textId="53E19AD4" w:rsidR="004E5ECC" w:rsidRPr="00971806" w:rsidRDefault="004E5ECC">
            <w:r w:rsidRPr="004E5ECC">
              <w:t>GGTGATACCAGCAGACGG</w:t>
            </w:r>
          </w:p>
        </w:tc>
        <w:tc>
          <w:tcPr>
            <w:tcW w:w="1021" w:type="dxa"/>
            <w:vMerge w:val="restart"/>
          </w:tcPr>
          <w:p w14:paraId="40E44C9D" w14:textId="5C64EBA4" w:rsidR="004E5ECC" w:rsidRDefault="004E5ECC">
            <w:r>
              <w:fldChar w:fldCharType="begin">
                <w:fldData xml:space="preserve">PEVuZE5vdGU+PENpdGU+PEF1dGhvcj5aaGFuZzwvQXV0aG9yPjxZZWFyPjIwMTY8L1llYXI+PFJl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</w:fldData>
              </w:fldChar>
            </w:r>
            <w:r w:rsidR="00B07B56">
              <w:instrText xml:space="preserve"> ADDIN EN.CITE </w:instrText>
            </w:r>
            <w:r w:rsidR="00B07B56">
              <w:fldChar w:fldCharType="begin">
                <w:fldData xml:space="preserve">PEVuZE5vdGU+PENpdGU+PEF1dGhvcj5aaGFuZzwvQXV0aG9yPjxZZWFyPjIwMTY8L1llYXI+PFJl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</w:fldData>
              </w:fldChar>
            </w:r>
            <w:r w:rsidR="00B07B56">
              <w:instrText xml:space="preserve"> ADDIN EN.CITE.DATA </w:instrText>
            </w:r>
            <w:r w:rsidR="00B07B56">
              <w:fldChar w:fldCharType="end"/>
            </w:r>
            <w:r>
              <w:fldChar w:fldCharType="separate"/>
            </w:r>
            <w:r w:rsidR="00B07B56">
              <w:rPr>
                <w:noProof/>
              </w:rPr>
              <w:t>[1]</w:t>
            </w:r>
            <w:r>
              <w:fldChar w:fldCharType="end"/>
            </w:r>
          </w:p>
        </w:tc>
      </w:tr>
      <w:tr w:rsidR="004E5ECC" w14:paraId="1D10879B" w14:textId="77777777" w:rsidTr="00911DC6">
        <w:tc>
          <w:tcPr>
            <w:tcW w:w="2283" w:type="dxa"/>
            <w:vMerge/>
          </w:tcPr>
          <w:p w14:paraId="11378C98" w14:textId="77777777" w:rsidR="004E5ECC" w:rsidRDefault="004E5ECC"/>
        </w:tc>
        <w:tc>
          <w:tcPr>
            <w:tcW w:w="1069" w:type="dxa"/>
          </w:tcPr>
          <w:p w14:paraId="1B1954AD" w14:textId="69C41402" w:rsidR="004E5ECC" w:rsidRDefault="004E5ECC">
            <w:r w:rsidRPr="005A5C2D">
              <w:t>Antisense</w:t>
            </w:r>
          </w:p>
        </w:tc>
        <w:tc>
          <w:tcPr>
            <w:tcW w:w="3923" w:type="dxa"/>
          </w:tcPr>
          <w:p w14:paraId="35D21FD4" w14:textId="1DB5AEE7" w:rsidR="004E5ECC" w:rsidRPr="00971806" w:rsidRDefault="004E5ECC">
            <w:r w:rsidRPr="004E5ECC">
              <w:t>CTTGATGGCGGACAGGA</w:t>
            </w:r>
          </w:p>
        </w:tc>
        <w:tc>
          <w:tcPr>
            <w:tcW w:w="1021" w:type="dxa"/>
            <w:vMerge/>
          </w:tcPr>
          <w:p w14:paraId="591BDD95" w14:textId="77777777" w:rsidR="004E5ECC" w:rsidRDefault="004E5ECC"/>
        </w:tc>
      </w:tr>
      <w:tr w:rsidR="00A033DE" w14:paraId="174FE843" w14:textId="77777777" w:rsidTr="00911DC6">
        <w:tc>
          <w:tcPr>
            <w:tcW w:w="2283" w:type="dxa"/>
            <w:vMerge w:val="restart"/>
          </w:tcPr>
          <w:p w14:paraId="49D9099F" w14:textId="38917F89" w:rsidR="00A033DE" w:rsidRDefault="00A033DE" w:rsidP="00A033DE">
            <w:r>
              <w:rPr>
                <w:rFonts w:hint="eastAsia"/>
              </w:rPr>
              <w:t>H</w:t>
            </w:r>
            <w:r>
              <w:t>amster</w:t>
            </w:r>
            <w:r>
              <w:rPr>
                <w:rFonts w:hint="eastAsia"/>
              </w:rPr>
              <w:t xml:space="preserve"> </w:t>
            </w:r>
            <w:r>
              <w:t>IL</w:t>
            </w:r>
            <w:r w:rsidRPr="00A033DE">
              <w:t>-1β</w:t>
            </w:r>
          </w:p>
        </w:tc>
        <w:tc>
          <w:tcPr>
            <w:tcW w:w="1069" w:type="dxa"/>
          </w:tcPr>
          <w:p w14:paraId="26530436" w14:textId="7DD269F7" w:rsidR="00A033DE" w:rsidRPr="004E5ECC" w:rsidRDefault="00A033DE" w:rsidP="00A033DE">
            <w:r w:rsidRPr="00911DC6">
              <w:t>Sense</w:t>
            </w:r>
          </w:p>
        </w:tc>
        <w:tc>
          <w:tcPr>
            <w:tcW w:w="3923" w:type="dxa"/>
          </w:tcPr>
          <w:p w14:paraId="59D55139" w14:textId="4B56D84E" w:rsidR="00A033DE" w:rsidRPr="004E5ECC" w:rsidRDefault="00A033DE" w:rsidP="00A033DE">
            <w:r w:rsidRPr="00A033DE">
              <w:t>TTCTGTGACTCCTGGGATGGT</w:t>
            </w:r>
          </w:p>
        </w:tc>
        <w:tc>
          <w:tcPr>
            <w:tcW w:w="1021" w:type="dxa"/>
            <w:vMerge w:val="restart"/>
          </w:tcPr>
          <w:p w14:paraId="6799EE17" w14:textId="647AC579" w:rsidR="00A033DE" w:rsidRDefault="00A033DE" w:rsidP="00A033DE">
            <w:r>
              <w:fldChar w:fldCharType="begin"/>
            </w:r>
            <w:r w:rsidR="00B07B56">
              <w:instrText xml:space="preserve"> ADDIN EN.CITE &lt;EndNote&gt;&lt;Cite&gt;&lt;Author&gt;Zhang&lt;/Author&gt;&lt;Year&gt;2017&lt;/Year&gt;&lt;RecNum&gt;939&lt;/RecNum&gt;&lt;DisplayText&gt;[2]&lt;/DisplayText&gt;&lt;record&gt;&lt;rec-number&gt;939&lt;/rec-number&gt;&lt;foreign-keys&gt;&lt;key app="EN" db-id="apwzzavrlzdd9nevzvxvxrzwrarsaadddzxd" timestamp="1698302588"&gt;939&lt;/key&gt;&lt;/foreign-keys&gt;&lt;ref-type name="Journal Article"&gt;17&lt;/ref-type&gt;&lt;contributors&gt;&lt;authors&gt;&lt;author&gt;Zhang, W.&lt;/author&gt;&lt;author&gt;Xie, X.&lt;/author&gt;&lt;author&gt;Wu, D.&lt;/author&gt;&lt;author&gt;Jin, X.&lt;/author&gt;&lt;author&gt;Liu, R.&lt;/author&gt;&lt;author&gt;Hu, X.&lt;/author&gt;&lt;author&gt;Fu, Y.&lt;/author&gt;&lt;author&gt;Ding, Z.&lt;/author&gt;&lt;author&gt;Zhang, N.&lt;/author&gt;&lt;author&gt;Cao, Y.&lt;/author&gt;&lt;/authors&gt;&lt;/contributors&gt;&lt;auth-address&gt;Key Laboratory for Zoonosis Research, Ministry of Education, College of Veterinary Medicine, Jilin University, Changchun, China.&amp;#xD;Department of Clinical Veterinary Medicine, College of Veterinary Medicine, Jilin University, Changchun, China.&amp;#xD;South Dakota State University, Brookings, SD, United States.&amp;#xD;Department of Infectious Disease, College of Veterinary Medicine, Jilin University, Changchun, China.&lt;/auth-address&gt;&lt;titles&gt;&lt;title&gt;Doxycycline Attenuates Leptospira-Induced IL-1beta by Suppressing NLRP3 Inflammasome Priming&lt;/title&gt;&lt;secondary-title&gt;Front Immunol&lt;/secondary-title&gt;&lt;/titles&gt;&lt;periodical&gt;&lt;full-title&gt;Front Immunol&lt;/full-title&gt;&lt;/periodical&gt;&lt;pages&gt;857&lt;/pages&gt;&lt;volume&gt;8&lt;/volume&gt;&lt;edition&gt;2017/08/10&lt;/edition&gt;&lt;keywords&gt;&lt;keyword&gt;IL-1beta&lt;/keyword&gt;&lt;keyword&gt;Leptospira&lt;/keyword&gt;&lt;keyword&gt;Nlrp3&lt;/keyword&gt;&lt;keyword&gt;caspase-1&lt;/keyword&gt;&lt;keyword&gt;doxycycline&lt;/keyword&gt;&lt;/keywords&gt;&lt;dates&gt;&lt;year&gt;2017&lt;/year&gt;&lt;/dates&gt;&lt;isbn&gt;1664-3224 (Print)&amp;#xD;1664-3224 (Electronic)&amp;#xD;1664-3224 (Linking)&lt;/isbn&gt;&lt;accession-num&gt;28791016&lt;/accession-num&gt;&lt;urls&gt;&lt;related-urls&gt;&lt;url&gt;https://www.ncbi.nlm.nih.gov/pubmed/28791016&lt;/url&gt;&lt;/related-urls&gt;&lt;/urls&gt;&lt;custom2&gt;PMC5522854&lt;/custom2&gt;&lt;electronic-resource-num&gt;10.3389/fimmu.2017.00857&lt;/electronic-resource-num&gt;&lt;/record&gt;&lt;/Cite&gt;&lt;/EndNote&gt;</w:instrText>
            </w:r>
            <w:r>
              <w:fldChar w:fldCharType="separate"/>
            </w:r>
            <w:r w:rsidR="00B07B56">
              <w:rPr>
                <w:noProof/>
              </w:rPr>
              <w:t>[2]</w:t>
            </w:r>
            <w:r>
              <w:fldChar w:fldCharType="end"/>
            </w:r>
          </w:p>
        </w:tc>
      </w:tr>
      <w:tr w:rsidR="00A033DE" w14:paraId="4DFEA3A8" w14:textId="77777777" w:rsidTr="00911DC6">
        <w:tc>
          <w:tcPr>
            <w:tcW w:w="2283" w:type="dxa"/>
            <w:vMerge/>
          </w:tcPr>
          <w:p w14:paraId="6F8E0823" w14:textId="77777777" w:rsidR="00A033DE" w:rsidRDefault="00A033DE" w:rsidP="00A033DE"/>
        </w:tc>
        <w:tc>
          <w:tcPr>
            <w:tcW w:w="1069" w:type="dxa"/>
          </w:tcPr>
          <w:p w14:paraId="36DB1097" w14:textId="0C3812C2" w:rsidR="00A033DE" w:rsidRPr="004E5ECC" w:rsidRDefault="00A033DE" w:rsidP="00A033DE">
            <w:r w:rsidRPr="00911DC6">
              <w:t>Antisense</w:t>
            </w:r>
          </w:p>
        </w:tc>
        <w:tc>
          <w:tcPr>
            <w:tcW w:w="3923" w:type="dxa"/>
          </w:tcPr>
          <w:p w14:paraId="0D183DA9" w14:textId="3EADF06E" w:rsidR="00A033DE" w:rsidRPr="004E5ECC" w:rsidRDefault="00A033DE" w:rsidP="00A033DE">
            <w:r w:rsidRPr="00A033DE">
              <w:t>GTTGGTTTATGTTCTGTCCGTTG</w:t>
            </w:r>
          </w:p>
        </w:tc>
        <w:tc>
          <w:tcPr>
            <w:tcW w:w="1021" w:type="dxa"/>
            <w:vMerge/>
          </w:tcPr>
          <w:p w14:paraId="760236D6" w14:textId="77777777" w:rsidR="00A033DE" w:rsidRDefault="00A033DE" w:rsidP="00A033DE"/>
        </w:tc>
      </w:tr>
      <w:tr w:rsidR="00A033DE" w14:paraId="50CFE6A2" w14:textId="77777777" w:rsidTr="00911DC6">
        <w:tc>
          <w:tcPr>
            <w:tcW w:w="2283" w:type="dxa"/>
            <w:vMerge w:val="restart"/>
          </w:tcPr>
          <w:p w14:paraId="6D46BDC1" w14:textId="24847D7C" w:rsidR="00A033DE" w:rsidRDefault="00A033DE" w:rsidP="00A033DE">
            <w:r>
              <w:rPr>
                <w:rFonts w:hint="eastAsia"/>
              </w:rPr>
              <w:t>H</w:t>
            </w:r>
            <w:r>
              <w:t>amster</w:t>
            </w:r>
            <w:r>
              <w:rPr>
                <w:rFonts w:hint="eastAsia"/>
              </w:rPr>
              <w:t xml:space="preserve"> </w:t>
            </w:r>
            <w:r>
              <w:t>IL-10</w:t>
            </w:r>
          </w:p>
        </w:tc>
        <w:tc>
          <w:tcPr>
            <w:tcW w:w="1069" w:type="dxa"/>
          </w:tcPr>
          <w:p w14:paraId="4DEA8EDF" w14:textId="1B973564" w:rsidR="00A033DE" w:rsidRPr="004E5ECC" w:rsidRDefault="00A033DE" w:rsidP="00A033DE">
            <w:r w:rsidRPr="00911DC6">
              <w:t>Sense</w:t>
            </w:r>
          </w:p>
        </w:tc>
        <w:tc>
          <w:tcPr>
            <w:tcW w:w="3923" w:type="dxa"/>
          </w:tcPr>
          <w:p w14:paraId="3A77E14C" w14:textId="2200B0F1" w:rsidR="00A033DE" w:rsidRPr="004E5ECC" w:rsidRDefault="00A033DE" w:rsidP="00A033DE">
            <w:r w:rsidRPr="00911DC6">
              <w:t>AAGGGTTACTTGGGTTGCC</w:t>
            </w:r>
          </w:p>
        </w:tc>
        <w:tc>
          <w:tcPr>
            <w:tcW w:w="1021" w:type="dxa"/>
            <w:vMerge w:val="restart"/>
          </w:tcPr>
          <w:p w14:paraId="240AE3BF" w14:textId="7EC88DBF" w:rsidR="00A033DE" w:rsidRDefault="00A033DE" w:rsidP="00A033DE">
            <w:r>
              <w:fldChar w:fldCharType="begin">
                <w:fldData xml:space="preserve">PEVuZE5vdGU+PENpdGU+PEF1dGhvcj5aaGFuZzwvQXV0aG9yPjxZZWFyPjIwMTY8L1llYXI+PFJl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</w:fldData>
              </w:fldChar>
            </w:r>
            <w:r w:rsidR="00B07B56">
              <w:instrText xml:space="preserve"> ADDIN EN.CITE </w:instrText>
            </w:r>
            <w:r w:rsidR="00B07B56">
              <w:fldChar w:fldCharType="begin">
                <w:fldData xml:space="preserve">PEVuZE5vdGU+PENpdGU+PEF1dGhvcj5aaGFuZzwvQXV0aG9yPjxZZWFyPjIwMTY8L1llYXI+PFJl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</w:fldData>
              </w:fldChar>
            </w:r>
            <w:r w:rsidR="00B07B56">
              <w:instrText xml:space="preserve"> ADDIN EN.CITE.DATA </w:instrText>
            </w:r>
            <w:r w:rsidR="00B07B56">
              <w:fldChar w:fldCharType="end"/>
            </w:r>
            <w:r>
              <w:fldChar w:fldCharType="separate"/>
            </w:r>
            <w:r w:rsidR="00B07B56">
              <w:rPr>
                <w:noProof/>
              </w:rPr>
              <w:t>[1]</w:t>
            </w:r>
            <w:r>
              <w:fldChar w:fldCharType="end"/>
            </w:r>
          </w:p>
        </w:tc>
      </w:tr>
      <w:tr w:rsidR="00A033DE" w14:paraId="30927EC0" w14:textId="77777777" w:rsidTr="00911DC6">
        <w:tc>
          <w:tcPr>
            <w:tcW w:w="2283" w:type="dxa"/>
            <w:vMerge/>
          </w:tcPr>
          <w:p w14:paraId="52CFC34C" w14:textId="77777777" w:rsidR="00A033DE" w:rsidRDefault="00A033DE" w:rsidP="00A033DE"/>
        </w:tc>
        <w:tc>
          <w:tcPr>
            <w:tcW w:w="1069" w:type="dxa"/>
          </w:tcPr>
          <w:p w14:paraId="07840A69" w14:textId="12E7EC9C" w:rsidR="00A033DE" w:rsidRPr="004E5ECC" w:rsidRDefault="00A033DE" w:rsidP="00A033DE">
            <w:r w:rsidRPr="00911DC6">
              <w:t>Antisense</w:t>
            </w:r>
          </w:p>
        </w:tc>
        <w:tc>
          <w:tcPr>
            <w:tcW w:w="3923" w:type="dxa"/>
          </w:tcPr>
          <w:p w14:paraId="6F9022C7" w14:textId="297ED1A9" w:rsidR="00A033DE" w:rsidRPr="004E5ECC" w:rsidRDefault="00A033DE" w:rsidP="00A033DE">
            <w:r w:rsidRPr="00911DC6">
              <w:t>AATGCTCCTTGATTTCTGGC</w:t>
            </w:r>
          </w:p>
        </w:tc>
        <w:tc>
          <w:tcPr>
            <w:tcW w:w="1021" w:type="dxa"/>
            <w:vMerge/>
          </w:tcPr>
          <w:p w14:paraId="079314D2" w14:textId="77777777" w:rsidR="00A033DE" w:rsidRDefault="00A033DE" w:rsidP="00A033DE"/>
        </w:tc>
      </w:tr>
      <w:tr w:rsidR="00A033DE" w14:paraId="4ACC18A7" w14:textId="77777777" w:rsidTr="00911DC6">
        <w:tc>
          <w:tcPr>
            <w:tcW w:w="2283" w:type="dxa"/>
            <w:vMerge w:val="restart"/>
          </w:tcPr>
          <w:p w14:paraId="48F76AA0" w14:textId="3D057A97" w:rsidR="00A033DE" w:rsidRDefault="00A033DE" w:rsidP="00A033DE">
            <w:r>
              <w:t>Hamster</w:t>
            </w:r>
            <w:r>
              <w:rPr>
                <w:rFonts w:hint="eastAsia"/>
              </w:rPr>
              <w:t xml:space="preserve"> T</w:t>
            </w:r>
            <w:r>
              <w:t>LR9</w:t>
            </w:r>
          </w:p>
        </w:tc>
        <w:tc>
          <w:tcPr>
            <w:tcW w:w="1069" w:type="dxa"/>
          </w:tcPr>
          <w:p w14:paraId="56C26A58" w14:textId="272AD80A" w:rsidR="00A033DE" w:rsidRPr="004E5ECC" w:rsidRDefault="00A033DE" w:rsidP="00A033DE">
            <w:r w:rsidRPr="00911DC6">
              <w:t>Sense</w:t>
            </w:r>
          </w:p>
        </w:tc>
        <w:tc>
          <w:tcPr>
            <w:tcW w:w="3923" w:type="dxa"/>
          </w:tcPr>
          <w:p w14:paraId="7B769339" w14:textId="6DCCF693" w:rsidR="00A033DE" w:rsidRPr="004E5ECC" w:rsidRDefault="00A033DE" w:rsidP="00A033DE">
            <w:r w:rsidRPr="00911DC6">
              <w:t>AGGTAAAGTGTGGCAGTCCCG</w:t>
            </w:r>
          </w:p>
        </w:tc>
        <w:tc>
          <w:tcPr>
            <w:tcW w:w="1021" w:type="dxa"/>
            <w:vMerge w:val="restart"/>
          </w:tcPr>
          <w:p w14:paraId="0EFAE912" w14:textId="7F9610F8" w:rsidR="00A033DE" w:rsidRDefault="00A033DE" w:rsidP="00A033DE">
            <w:r w:rsidRPr="00911DC6">
              <w:t>This study</w:t>
            </w:r>
          </w:p>
        </w:tc>
      </w:tr>
      <w:tr w:rsidR="00A033DE" w14:paraId="6DC4A8AD" w14:textId="77777777" w:rsidTr="00911DC6">
        <w:tc>
          <w:tcPr>
            <w:tcW w:w="2283" w:type="dxa"/>
            <w:vMerge/>
          </w:tcPr>
          <w:p w14:paraId="12DA9297" w14:textId="77777777" w:rsidR="00A033DE" w:rsidRDefault="00A033DE" w:rsidP="00A033DE"/>
        </w:tc>
        <w:tc>
          <w:tcPr>
            <w:tcW w:w="1069" w:type="dxa"/>
          </w:tcPr>
          <w:p w14:paraId="66366F1D" w14:textId="31AEBB85" w:rsidR="00A033DE" w:rsidRPr="004E5ECC" w:rsidRDefault="00A033DE" w:rsidP="00A033DE">
            <w:r w:rsidRPr="00911DC6">
              <w:t>Antisense</w:t>
            </w:r>
          </w:p>
        </w:tc>
        <w:tc>
          <w:tcPr>
            <w:tcW w:w="3923" w:type="dxa"/>
          </w:tcPr>
          <w:p w14:paraId="51519795" w14:textId="6D76C20B" w:rsidR="00A033DE" w:rsidRPr="004E5ECC" w:rsidRDefault="00A033DE" w:rsidP="00A033DE">
            <w:r w:rsidRPr="00911DC6">
              <w:t>CCAAAACAATCCCAGGAAAGG</w:t>
            </w:r>
          </w:p>
        </w:tc>
        <w:tc>
          <w:tcPr>
            <w:tcW w:w="1021" w:type="dxa"/>
            <w:vMerge/>
          </w:tcPr>
          <w:p w14:paraId="4231061F" w14:textId="77777777" w:rsidR="00A033DE" w:rsidRDefault="00A033DE" w:rsidP="00A033DE"/>
        </w:tc>
      </w:tr>
      <w:tr w:rsidR="00A033DE" w14:paraId="22C93361" w14:textId="77777777" w:rsidTr="00911DC6">
        <w:tc>
          <w:tcPr>
            <w:tcW w:w="2283" w:type="dxa"/>
            <w:vMerge w:val="restart"/>
          </w:tcPr>
          <w:p w14:paraId="42528016" w14:textId="54D3F46B" w:rsidR="00A033DE" w:rsidRDefault="00A033DE" w:rsidP="00A033DE">
            <w:r>
              <w:t>Hamster</w:t>
            </w:r>
            <w:r>
              <w:rPr>
                <w:rFonts w:hint="eastAsia"/>
              </w:rPr>
              <w:t xml:space="preserve"> T</w:t>
            </w:r>
            <w:r>
              <w:t>LR7</w:t>
            </w:r>
          </w:p>
        </w:tc>
        <w:tc>
          <w:tcPr>
            <w:tcW w:w="1069" w:type="dxa"/>
          </w:tcPr>
          <w:p w14:paraId="7208A0E2" w14:textId="14A4FD2F" w:rsidR="00A033DE" w:rsidRPr="004E5ECC" w:rsidRDefault="00A033DE" w:rsidP="00A033DE">
            <w:r w:rsidRPr="00911DC6">
              <w:t>Sense</w:t>
            </w:r>
          </w:p>
        </w:tc>
        <w:tc>
          <w:tcPr>
            <w:tcW w:w="3923" w:type="dxa"/>
          </w:tcPr>
          <w:p w14:paraId="5010F696" w14:textId="58199776" w:rsidR="00A033DE" w:rsidRPr="004E5ECC" w:rsidRDefault="00A033DE" w:rsidP="00A033DE">
            <w:r w:rsidRPr="00911DC6">
              <w:t>TTCTCCCCAACCTTGTCCAGT</w:t>
            </w:r>
          </w:p>
        </w:tc>
        <w:tc>
          <w:tcPr>
            <w:tcW w:w="1021" w:type="dxa"/>
            <w:vMerge w:val="restart"/>
          </w:tcPr>
          <w:p w14:paraId="35D0B554" w14:textId="0918AF14" w:rsidR="00A033DE" w:rsidRDefault="00A033DE" w:rsidP="00A033DE">
            <w:r w:rsidRPr="00911DC6">
              <w:t>This study</w:t>
            </w:r>
          </w:p>
        </w:tc>
      </w:tr>
      <w:tr w:rsidR="00A033DE" w14:paraId="1B8088E1" w14:textId="77777777" w:rsidTr="00911DC6">
        <w:tc>
          <w:tcPr>
            <w:tcW w:w="2283" w:type="dxa"/>
            <w:vMerge/>
          </w:tcPr>
          <w:p w14:paraId="1BC4DE3E" w14:textId="77777777" w:rsidR="00A033DE" w:rsidRDefault="00A033DE" w:rsidP="00A033DE"/>
        </w:tc>
        <w:tc>
          <w:tcPr>
            <w:tcW w:w="1069" w:type="dxa"/>
          </w:tcPr>
          <w:p w14:paraId="6A8EA75E" w14:textId="4F41F9BC" w:rsidR="00A033DE" w:rsidRPr="004E5ECC" w:rsidRDefault="00A033DE" w:rsidP="00A033DE">
            <w:r w:rsidRPr="00911DC6">
              <w:t>Antisense</w:t>
            </w:r>
          </w:p>
        </w:tc>
        <w:tc>
          <w:tcPr>
            <w:tcW w:w="3923" w:type="dxa"/>
          </w:tcPr>
          <w:p w14:paraId="7DB7BFD9" w14:textId="1947AC56" w:rsidR="00A033DE" w:rsidRPr="004E5ECC" w:rsidRDefault="00A033DE" w:rsidP="00A033DE">
            <w:r w:rsidRPr="00911DC6">
              <w:t>ATGAAGTTAGTGCCAAGGTCAAGAA</w:t>
            </w:r>
          </w:p>
        </w:tc>
        <w:tc>
          <w:tcPr>
            <w:tcW w:w="1021" w:type="dxa"/>
            <w:vMerge/>
          </w:tcPr>
          <w:p w14:paraId="0D47EDF5" w14:textId="77777777" w:rsidR="00A033DE" w:rsidRDefault="00A033DE" w:rsidP="00A033DE"/>
        </w:tc>
      </w:tr>
      <w:tr w:rsidR="00A033DE" w14:paraId="2940D324" w14:textId="77777777" w:rsidTr="00911DC6">
        <w:tc>
          <w:tcPr>
            <w:tcW w:w="2283" w:type="dxa"/>
            <w:vMerge w:val="restart"/>
          </w:tcPr>
          <w:p w14:paraId="2D0FCE0C" w14:textId="0765142A" w:rsidR="00A033DE" w:rsidRDefault="00A033DE" w:rsidP="00A033DE">
            <w:r>
              <w:t>Hamster</w:t>
            </w:r>
            <w:r>
              <w:rPr>
                <w:rFonts w:hint="eastAsia"/>
              </w:rPr>
              <w:t xml:space="preserve"> T</w:t>
            </w:r>
            <w:r>
              <w:t>LR5</w:t>
            </w:r>
          </w:p>
        </w:tc>
        <w:tc>
          <w:tcPr>
            <w:tcW w:w="1069" w:type="dxa"/>
          </w:tcPr>
          <w:p w14:paraId="52605F93" w14:textId="3CE8CC37" w:rsidR="00A033DE" w:rsidRPr="004E5ECC" w:rsidRDefault="00A033DE" w:rsidP="00A033DE">
            <w:r w:rsidRPr="00911DC6">
              <w:t>Sense</w:t>
            </w:r>
          </w:p>
        </w:tc>
        <w:tc>
          <w:tcPr>
            <w:tcW w:w="3923" w:type="dxa"/>
          </w:tcPr>
          <w:p w14:paraId="563F739A" w14:textId="06C61123" w:rsidR="00A033DE" w:rsidRPr="004E5ECC" w:rsidRDefault="00A033DE" w:rsidP="00A033DE">
            <w:r w:rsidRPr="00911DC6">
              <w:t>GGGTCCCTGTCCCAGTATCAA</w:t>
            </w:r>
          </w:p>
        </w:tc>
        <w:tc>
          <w:tcPr>
            <w:tcW w:w="1021" w:type="dxa"/>
            <w:vMerge w:val="restart"/>
          </w:tcPr>
          <w:p w14:paraId="5B42B5AF" w14:textId="18E8E91F" w:rsidR="00A033DE" w:rsidRDefault="00A033DE" w:rsidP="00A033DE">
            <w:r>
              <w:rPr>
                <w:rFonts w:hint="eastAsia"/>
              </w:rPr>
              <w:t>T</w:t>
            </w:r>
            <w:r>
              <w:t>his study</w:t>
            </w:r>
          </w:p>
        </w:tc>
      </w:tr>
      <w:tr w:rsidR="00A033DE" w14:paraId="25A001BB" w14:textId="77777777" w:rsidTr="00911DC6">
        <w:tc>
          <w:tcPr>
            <w:tcW w:w="2283" w:type="dxa"/>
            <w:vMerge/>
          </w:tcPr>
          <w:p w14:paraId="36F0DA61" w14:textId="77777777" w:rsidR="00A033DE" w:rsidRDefault="00A033DE" w:rsidP="00A033DE"/>
        </w:tc>
        <w:tc>
          <w:tcPr>
            <w:tcW w:w="1069" w:type="dxa"/>
          </w:tcPr>
          <w:p w14:paraId="50F68DF5" w14:textId="7E98F45D" w:rsidR="00A033DE" w:rsidRPr="004E5ECC" w:rsidRDefault="00A033DE" w:rsidP="00A033DE">
            <w:r w:rsidRPr="00911DC6">
              <w:t>Antisense</w:t>
            </w:r>
          </w:p>
        </w:tc>
        <w:tc>
          <w:tcPr>
            <w:tcW w:w="3923" w:type="dxa"/>
          </w:tcPr>
          <w:p w14:paraId="1DB0DE3A" w14:textId="343F5858" w:rsidR="00A033DE" w:rsidRPr="004E5ECC" w:rsidRDefault="00A033DE" w:rsidP="00A033DE">
            <w:r w:rsidRPr="00911DC6">
              <w:t>TGCCCGGAGAGTTTATTGAGAA</w:t>
            </w:r>
          </w:p>
        </w:tc>
        <w:tc>
          <w:tcPr>
            <w:tcW w:w="1021" w:type="dxa"/>
            <w:vMerge/>
          </w:tcPr>
          <w:p w14:paraId="254A11F7" w14:textId="77777777" w:rsidR="00A033DE" w:rsidRDefault="00A033DE" w:rsidP="00A033DE"/>
        </w:tc>
      </w:tr>
      <w:tr w:rsidR="00A033DE" w14:paraId="35782946" w14:textId="77777777" w:rsidTr="00911DC6">
        <w:tc>
          <w:tcPr>
            <w:tcW w:w="2283" w:type="dxa"/>
            <w:vMerge w:val="restart"/>
          </w:tcPr>
          <w:p w14:paraId="00FBF28B" w14:textId="035133C8" w:rsidR="00A033DE" w:rsidRDefault="00A033DE" w:rsidP="00A033DE">
            <w:r>
              <w:t>Hamster</w:t>
            </w:r>
            <w:r>
              <w:rPr>
                <w:rFonts w:hint="eastAsia"/>
              </w:rPr>
              <w:t xml:space="preserve"> T</w:t>
            </w:r>
            <w:r>
              <w:t>LR3</w:t>
            </w:r>
          </w:p>
        </w:tc>
        <w:tc>
          <w:tcPr>
            <w:tcW w:w="1069" w:type="dxa"/>
          </w:tcPr>
          <w:p w14:paraId="5C9471D2" w14:textId="7A63A111" w:rsidR="00A033DE" w:rsidRPr="004E5ECC" w:rsidRDefault="00A033DE" w:rsidP="00A033DE">
            <w:r w:rsidRPr="004E5ECC">
              <w:t>Sense</w:t>
            </w:r>
          </w:p>
        </w:tc>
        <w:tc>
          <w:tcPr>
            <w:tcW w:w="3923" w:type="dxa"/>
          </w:tcPr>
          <w:p w14:paraId="45DF6F63" w14:textId="4C36E392" w:rsidR="00A033DE" w:rsidRPr="004E5ECC" w:rsidRDefault="00A033DE" w:rsidP="00A033DE">
            <w:r w:rsidRPr="00911DC6">
              <w:t>AAGCATTGCCTGGTTCGTTAG</w:t>
            </w:r>
          </w:p>
        </w:tc>
        <w:tc>
          <w:tcPr>
            <w:tcW w:w="1021" w:type="dxa"/>
            <w:vMerge w:val="restart"/>
          </w:tcPr>
          <w:p w14:paraId="27C11610" w14:textId="0040A04B" w:rsidR="00A033DE" w:rsidRDefault="00A033DE" w:rsidP="00A033DE">
            <w:r>
              <w:rPr>
                <w:rFonts w:hint="eastAsia"/>
              </w:rPr>
              <w:t>T</w:t>
            </w:r>
            <w:r>
              <w:t>his study</w:t>
            </w:r>
          </w:p>
        </w:tc>
      </w:tr>
      <w:tr w:rsidR="00A033DE" w14:paraId="0CCE9623" w14:textId="77777777" w:rsidTr="00911DC6">
        <w:tc>
          <w:tcPr>
            <w:tcW w:w="2283" w:type="dxa"/>
            <w:vMerge/>
          </w:tcPr>
          <w:p w14:paraId="5DD42484" w14:textId="77777777" w:rsidR="00A033DE" w:rsidRDefault="00A033DE" w:rsidP="00A033DE"/>
        </w:tc>
        <w:tc>
          <w:tcPr>
            <w:tcW w:w="1069" w:type="dxa"/>
          </w:tcPr>
          <w:p w14:paraId="2E89BDBC" w14:textId="061FCA44" w:rsidR="00A033DE" w:rsidRPr="004E5ECC" w:rsidRDefault="00A033DE" w:rsidP="00A033DE">
            <w:r w:rsidRPr="004E5ECC">
              <w:t>Antisense</w:t>
            </w:r>
          </w:p>
        </w:tc>
        <w:tc>
          <w:tcPr>
            <w:tcW w:w="3923" w:type="dxa"/>
          </w:tcPr>
          <w:p w14:paraId="7540B0B5" w14:textId="53FC3BB2" w:rsidR="00A033DE" w:rsidRPr="004E5ECC" w:rsidRDefault="00A033DE" w:rsidP="00A033DE">
            <w:r w:rsidRPr="00911DC6">
              <w:t>GTATCAAACAGCATCACTGGGAA</w:t>
            </w:r>
          </w:p>
        </w:tc>
        <w:tc>
          <w:tcPr>
            <w:tcW w:w="1021" w:type="dxa"/>
            <w:vMerge/>
          </w:tcPr>
          <w:p w14:paraId="4DC800AC" w14:textId="77777777" w:rsidR="00A033DE" w:rsidRDefault="00A033DE" w:rsidP="00A033DE"/>
        </w:tc>
      </w:tr>
      <w:tr w:rsidR="00A033DE" w14:paraId="79C03475" w14:textId="77777777" w:rsidTr="00911DC6">
        <w:tc>
          <w:tcPr>
            <w:tcW w:w="2283" w:type="dxa"/>
            <w:vMerge w:val="restart"/>
          </w:tcPr>
          <w:p w14:paraId="6C627369" w14:textId="07FF0BF3" w:rsidR="00A033DE" w:rsidRDefault="00A033DE" w:rsidP="00A033DE">
            <w:r>
              <w:t>Hamster</w:t>
            </w:r>
            <w:r>
              <w:rPr>
                <w:rFonts w:hint="eastAsia"/>
              </w:rPr>
              <w:t xml:space="preserve"> T</w:t>
            </w:r>
            <w:r>
              <w:t>LR2</w:t>
            </w:r>
          </w:p>
        </w:tc>
        <w:tc>
          <w:tcPr>
            <w:tcW w:w="1069" w:type="dxa"/>
          </w:tcPr>
          <w:p w14:paraId="17F273EA" w14:textId="44763BED" w:rsidR="00A033DE" w:rsidRPr="004E5ECC" w:rsidRDefault="00A033DE" w:rsidP="00A033DE">
            <w:r w:rsidRPr="004E5ECC">
              <w:t>Sense</w:t>
            </w:r>
          </w:p>
        </w:tc>
        <w:tc>
          <w:tcPr>
            <w:tcW w:w="3923" w:type="dxa"/>
          </w:tcPr>
          <w:p w14:paraId="4B5599B8" w14:textId="62CB2AE2" w:rsidR="00A033DE" w:rsidRPr="004E5ECC" w:rsidRDefault="00A033DE" w:rsidP="00A033DE">
            <w:r w:rsidRPr="00911DC6">
              <w:t>TGTTTCCCGTGTTACTGGTCAT</w:t>
            </w:r>
          </w:p>
        </w:tc>
        <w:tc>
          <w:tcPr>
            <w:tcW w:w="1021" w:type="dxa"/>
            <w:vMerge w:val="restart"/>
          </w:tcPr>
          <w:p w14:paraId="2DF70D26" w14:textId="75DEC94A" w:rsidR="00A033DE" w:rsidRDefault="00A033DE" w:rsidP="00A033DE">
            <w:r>
              <w:fldChar w:fldCharType="begin">
                <w:fldData xml:space="preserve">PEVuZE5vdGU+PENpdGU+PEF1dGhvcj5aaGFuZzwvQXV0aG9yPjxZZWFyPjIwMTY8L1llYXI+PFJl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</w:fldData>
              </w:fldChar>
            </w:r>
            <w:r w:rsidR="00B07B56">
              <w:instrText xml:space="preserve"> ADDIN EN.CITE </w:instrText>
            </w:r>
            <w:r w:rsidR="00B07B56">
              <w:fldChar w:fldCharType="begin">
                <w:fldData xml:space="preserve">PEVuZE5vdGU+PENpdGU+PEF1dGhvcj5aaGFuZzwvQXV0aG9yPjxZZWFyPjIwMTY8L1llYXI+PFJl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</w:fldData>
              </w:fldChar>
            </w:r>
            <w:r w:rsidR="00B07B56">
              <w:instrText xml:space="preserve"> ADDIN EN.CITE.DATA </w:instrText>
            </w:r>
            <w:r w:rsidR="00B07B56">
              <w:fldChar w:fldCharType="end"/>
            </w:r>
            <w:r>
              <w:fldChar w:fldCharType="separate"/>
            </w:r>
            <w:r w:rsidR="00B07B56">
              <w:rPr>
                <w:noProof/>
              </w:rPr>
              <w:t>[1]</w:t>
            </w:r>
            <w:r>
              <w:fldChar w:fldCharType="end"/>
            </w:r>
          </w:p>
        </w:tc>
      </w:tr>
      <w:tr w:rsidR="00A033DE" w14:paraId="443ADA73" w14:textId="77777777" w:rsidTr="00911DC6">
        <w:tc>
          <w:tcPr>
            <w:tcW w:w="2283" w:type="dxa"/>
            <w:vMerge/>
          </w:tcPr>
          <w:p w14:paraId="5DA95B8C" w14:textId="77777777" w:rsidR="00A033DE" w:rsidRDefault="00A033DE" w:rsidP="00A033DE"/>
        </w:tc>
        <w:tc>
          <w:tcPr>
            <w:tcW w:w="1069" w:type="dxa"/>
          </w:tcPr>
          <w:p w14:paraId="4529EB31" w14:textId="4C3AA9F1" w:rsidR="00A033DE" w:rsidRPr="004E5ECC" w:rsidRDefault="00A033DE" w:rsidP="00A033DE">
            <w:r w:rsidRPr="004E5ECC">
              <w:t>Antisense</w:t>
            </w:r>
          </w:p>
        </w:tc>
        <w:tc>
          <w:tcPr>
            <w:tcW w:w="3923" w:type="dxa"/>
          </w:tcPr>
          <w:p w14:paraId="74308EC4" w14:textId="244C3299" w:rsidR="00A033DE" w:rsidRPr="004E5ECC" w:rsidRDefault="00A033DE" w:rsidP="00A033DE">
            <w:r w:rsidRPr="00911DC6">
              <w:t>CACCTGCTTCCAGACTCACC</w:t>
            </w:r>
          </w:p>
        </w:tc>
        <w:tc>
          <w:tcPr>
            <w:tcW w:w="1021" w:type="dxa"/>
            <w:vMerge/>
          </w:tcPr>
          <w:p w14:paraId="05E1D87D" w14:textId="77777777" w:rsidR="00A033DE" w:rsidRDefault="00A033DE" w:rsidP="00A033DE"/>
        </w:tc>
      </w:tr>
      <w:tr w:rsidR="00A033DE" w14:paraId="556FCA35" w14:textId="77777777" w:rsidTr="00911DC6">
        <w:tc>
          <w:tcPr>
            <w:tcW w:w="2283" w:type="dxa"/>
            <w:vMerge w:val="restart"/>
          </w:tcPr>
          <w:p w14:paraId="4E22AAC4" w14:textId="39A94AA5" w:rsidR="00A033DE" w:rsidRDefault="00A033DE" w:rsidP="00A033DE">
            <w:r>
              <w:t>Hamster</w:t>
            </w:r>
            <w:r>
              <w:rPr>
                <w:rFonts w:hint="eastAsia"/>
              </w:rPr>
              <w:t xml:space="preserve"> T</w:t>
            </w:r>
            <w:r>
              <w:t>LR4</w:t>
            </w:r>
          </w:p>
        </w:tc>
        <w:tc>
          <w:tcPr>
            <w:tcW w:w="1069" w:type="dxa"/>
          </w:tcPr>
          <w:p w14:paraId="22FDFAD2" w14:textId="4F926196" w:rsidR="00A033DE" w:rsidRDefault="00A033DE" w:rsidP="00A033DE">
            <w:r w:rsidRPr="004E5ECC">
              <w:t>Sense</w:t>
            </w:r>
          </w:p>
        </w:tc>
        <w:tc>
          <w:tcPr>
            <w:tcW w:w="3923" w:type="dxa"/>
          </w:tcPr>
          <w:p w14:paraId="048C070F" w14:textId="39D87373" w:rsidR="00A033DE" w:rsidRPr="00971806" w:rsidRDefault="00A033DE" w:rsidP="00A033DE">
            <w:r w:rsidRPr="004E5ECC">
              <w:t>ACGACGAGGACTGGGTGAGA</w:t>
            </w:r>
          </w:p>
        </w:tc>
        <w:tc>
          <w:tcPr>
            <w:tcW w:w="1021" w:type="dxa"/>
            <w:vMerge w:val="restart"/>
          </w:tcPr>
          <w:p w14:paraId="0AF789D8" w14:textId="4628C05A" w:rsidR="00A033DE" w:rsidRDefault="00A033DE" w:rsidP="00A033DE">
            <w:r>
              <w:fldChar w:fldCharType="begin">
                <w:fldData xml:space="preserve">PEVuZE5vdGU+PENpdGU+PEF1dGhvcj5aaGFuZzwvQXV0aG9yPjxZZWFyPjIwMTY8L1llYXI+PFJl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</w:fldData>
              </w:fldChar>
            </w:r>
            <w:r w:rsidR="00B07B56">
              <w:instrText xml:space="preserve"> ADDIN EN.CITE </w:instrText>
            </w:r>
            <w:r w:rsidR="00B07B56">
              <w:fldChar w:fldCharType="begin">
                <w:fldData xml:space="preserve">PEVuZE5vdGU+PENpdGU+PEF1dGhvcj5aaGFuZzwvQXV0aG9yPjxZZWFyPjIwMTY8L1llYXI+PFJl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</w:fldData>
              </w:fldChar>
            </w:r>
            <w:r w:rsidR="00B07B56">
              <w:instrText xml:space="preserve"> ADDIN EN.CITE.DATA </w:instrText>
            </w:r>
            <w:r w:rsidR="00B07B56">
              <w:fldChar w:fldCharType="end"/>
            </w:r>
            <w:r>
              <w:fldChar w:fldCharType="separate"/>
            </w:r>
            <w:r w:rsidR="00B07B56">
              <w:rPr>
                <w:noProof/>
              </w:rPr>
              <w:t>[1]</w:t>
            </w:r>
            <w:r>
              <w:fldChar w:fldCharType="end"/>
            </w:r>
          </w:p>
        </w:tc>
      </w:tr>
      <w:tr w:rsidR="00A033DE" w14:paraId="2B257CC4" w14:textId="77777777" w:rsidTr="00911DC6">
        <w:tc>
          <w:tcPr>
            <w:tcW w:w="2283" w:type="dxa"/>
            <w:vMerge/>
          </w:tcPr>
          <w:p w14:paraId="634BCEA4" w14:textId="77777777" w:rsidR="00A033DE" w:rsidRDefault="00A033DE" w:rsidP="00A033DE"/>
        </w:tc>
        <w:tc>
          <w:tcPr>
            <w:tcW w:w="1069" w:type="dxa"/>
          </w:tcPr>
          <w:p w14:paraId="6E434C68" w14:textId="1EE2F016" w:rsidR="00A033DE" w:rsidRDefault="00A033DE" w:rsidP="00A033DE">
            <w:r w:rsidRPr="004E5ECC">
              <w:t>Antisense</w:t>
            </w:r>
          </w:p>
        </w:tc>
        <w:tc>
          <w:tcPr>
            <w:tcW w:w="3923" w:type="dxa"/>
          </w:tcPr>
          <w:p w14:paraId="26D72207" w14:textId="41DCF684" w:rsidR="00A033DE" w:rsidRPr="00971806" w:rsidRDefault="00A033DE" w:rsidP="00A033DE">
            <w:r w:rsidRPr="004E5ECC">
              <w:t>GCCTTCCTGGATGATGTTGG</w:t>
            </w:r>
          </w:p>
        </w:tc>
        <w:tc>
          <w:tcPr>
            <w:tcW w:w="1021" w:type="dxa"/>
            <w:vMerge/>
          </w:tcPr>
          <w:p w14:paraId="26411DEB" w14:textId="77777777" w:rsidR="00A033DE" w:rsidRDefault="00A033DE" w:rsidP="00A033DE"/>
        </w:tc>
      </w:tr>
      <w:tr w:rsidR="00A033DE" w14:paraId="6373B761" w14:textId="77777777" w:rsidTr="00911DC6">
        <w:tc>
          <w:tcPr>
            <w:tcW w:w="2283" w:type="dxa"/>
          </w:tcPr>
          <w:p w14:paraId="507E6B3C" w14:textId="76FC5F27" w:rsidR="00A033DE" w:rsidRDefault="00A033DE" w:rsidP="00A033DE">
            <w:r>
              <w:t>GAM42</w:t>
            </w:r>
            <w:r>
              <w:rPr>
                <w:rFonts w:hint="eastAsia"/>
              </w:rPr>
              <w:t>a</w:t>
            </w:r>
            <w:r>
              <w:t xml:space="preserve"> (</w:t>
            </w:r>
            <w:proofErr w:type="spellStart"/>
            <w:r w:rsidRPr="005F76C4">
              <w:t>Gammaproteobacteria</w:t>
            </w:r>
            <w:proofErr w:type="spellEnd"/>
            <w:r>
              <w:t>)</w:t>
            </w:r>
          </w:p>
        </w:tc>
        <w:tc>
          <w:tcPr>
            <w:tcW w:w="1069" w:type="dxa"/>
          </w:tcPr>
          <w:p w14:paraId="1CE4ABC6" w14:textId="0EA2811E" w:rsidR="00A033DE" w:rsidRDefault="00A033DE" w:rsidP="00A033DE">
            <w:r>
              <w:rPr>
                <w:rFonts w:hint="eastAsia"/>
              </w:rPr>
              <w:t>p</w:t>
            </w:r>
            <w:r>
              <w:t>robe</w:t>
            </w:r>
          </w:p>
        </w:tc>
        <w:tc>
          <w:tcPr>
            <w:tcW w:w="3923" w:type="dxa"/>
          </w:tcPr>
          <w:p w14:paraId="0B9E8FA4" w14:textId="7E20271E" w:rsidR="00A033DE" w:rsidRDefault="00A033DE" w:rsidP="00A033DE">
            <w:r w:rsidRPr="00911DC6">
              <w:t>GCCTTCCCACATCGTTT</w:t>
            </w:r>
          </w:p>
        </w:tc>
        <w:tc>
          <w:tcPr>
            <w:tcW w:w="1021" w:type="dxa"/>
          </w:tcPr>
          <w:p w14:paraId="5CF94FB5" w14:textId="74D48EAD" w:rsidR="00A033DE" w:rsidRDefault="00A033DE" w:rsidP="00A033DE">
            <w:r>
              <w:fldChar w:fldCharType="begin"/>
            </w:r>
            <w:r w:rsidR="00B07B56">
              <w:instrText xml:space="preserve"> ADDIN EN.CITE &lt;EndNote&gt;&lt;Cite&gt;&lt;Author&gt;Siyambalapitiya&lt;/Author&gt;&lt;Year&gt;2005&lt;/Year&gt;&lt;RecNum&gt;938&lt;/RecNum&gt;&lt;DisplayText&gt;[3]&lt;/DisplayText&gt;&lt;record&gt;&lt;rec-number&gt;938&lt;/rec-number&gt;&lt;foreign-keys&gt;&lt;key app="EN" db-id="apwzzavrlzdd9nevzvxvxrzwrarsaadddzxd" timestamp="1698290102"&gt;938&lt;/key&gt;&lt;/foreign-keys&gt;&lt;ref-type name="Journal Article"&gt;17&lt;/ref-type&gt;&lt;contributors&gt;&lt;authors&gt;&lt;author&gt;Siyambalapitiya, N.&lt;/author&gt;&lt;author&gt;Blackall, L. L.&lt;/author&gt;&lt;/authors&gt;&lt;/contributors&gt;&lt;auth-address&gt;Advanced Wastewater Management Centre, The University of Queensland, St. Lucia, 4072, Queensland, Australia.&lt;/auth-address&gt;&lt;titles&gt;&lt;title&gt;Discrepancies in the widely applied GAM42a fluorescence in situ hybridisation probe for Gammaproteobacteria&lt;/title&gt;&lt;secondary-title&gt;FEMS Microbiol Lett&lt;/secondary-title&gt;&lt;/titles&gt;&lt;periodical&gt;&lt;full-title&gt;FEMS Microbiol Lett&lt;/full-title&gt;&lt;/periodical&gt;&lt;pages&gt;367-73&lt;/pages&gt;&lt;volume&gt;242&lt;/volume&gt;&lt;number&gt;2&lt;/number&gt;&lt;edition&gt;2004/12/29&lt;/edition&gt;&lt;keywords&gt;&lt;keyword&gt;Gammaproteobacteria/*classification/genetics/isolation &amp;amp; purification&lt;/keyword&gt;&lt;keyword&gt;In Situ Hybridization, Fluorescence&lt;/keyword&gt;&lt;keyword&gt;*Oligonucleotide Probes&lt;/keyword&gt;&lt;keyword&gt;Phylogeny&lt;/keyword&gt;&lt;keyword&gt;RNA, Ribosomal, 16S/analysis/genetics&lt;/keyword&gt;&lt;keyword&gt;Waste Disposal, Fluid&lt;/keyword&gt;&lt;/keywords&gt;&lt;dates&gt;&lt;year&gt;2005&lt;/year&gt;&lt;pub-dates&gt;&lt;date&gt;Jan 15&lt;/date&gt;&lt;/pub-dates&gt;&lt;/dates&gt;&lt;isbn&gt;0378-1097 (Print)&amp;#xD;0378-1097 (Linking)&lt;/isbn&gt;&lt;accession-num&gt;15621461&lt;/accession-num&gt;&lt;urls&gt;&lt;related-urls&gt;&lt;url&gt;https://www.ncbi.nlm.nih.gov/pubmed/15621461&lt;/url&gt;&lt;/related-urls&gt;&lt;/urls&gt;&lt;electronic-resource-num&gt;10.1016/j.femsle.2004.11.004&lt;/electronic-resource-num&gt;&lt;/record&gt;&lt;/Cite&gt;&lt;/EndNote&gt;</w:instrText>
            </w:r>
            <w:r>
              <w:fldChar w:fldCharType="separate"/>
            </w:r>
            <w:r w:rsidR="00B07B56">
              <w:rPr>
                <w:noProof/>
              </w:rPr>
              <w:t>[3]</w:t>
            </w:r>
            <w:r>
              <w:fldChar w:fldCharType="end"/>
            </w:r>
          </w:p>
        </w:tc>
      </w:tr>
      <w:tr w:rsidR="00A033DE" w14:paraId="03080041" w14:textId="77777777" w:rsidTr="00911DC6">
        <w:tc>
          <w:tcPr>
            <w:tcW w:w="2283" w:type="dxa"/>
          </w:tcPr>
          <w:p w14:paraId="694F0244" w14:textId="06951A00" w:rsidR="00A033DE" w:rsidRDefault="00A033DE" w:rsidP="00A033DE">
            <w:r>
              <w:rPr>
                <w:rFonts w:hint="eastAsia"/>
              </w:rPr>
              <w:t>E</w:t>
            </w:r>
            <w:r>
              <w:t>UB338 (universal)</w:t>
            </w:r>
          </w:p>
        </w:tc>
        <w:tc>
          <w:tcPr>
            <w:tcW w:w="1069" w:type="dxa"/>
          </w:tcPr>
          <w:p w14:paraId="1716D87A" w14:textId="6024DE1C" w:rsidR="00A033DE" w:rsidRDefault="00A033DE" w:rsidP="00A033DE">
            <w:r w:rsidRPr="00971806">
              <w:t>probe</w:t>
            </w:r>
          </w:p>
        </w:tc>
        <w:tc>
          <w:tcPr>
            <w:tcW w:w="3923" w:type="dxa"/>
          </w:tcPr>
          <w:p w14:paraId="627B77C4" w14:textId="1F974589" w:rsidR="00A033DE" w:rsidRDefault="00A033DE" w:rsidP="00A033DE">
            <w:r w:rsidRPr="00971806">
              <w:t>GCTGCCTCCCGTAGGAGT</w:t>
            </w:r>
          </w:p>
        </w:tc>
        <w:tc>
          <w:tcPr>
            <w:tcW w:w="1021" w:type="dxa"/>
          </w:tcPr>
          <w:p w14:paraId="35AE83EE" w14:textId="4ED86722" w:rsidR="00A033DE" w:rsidRDefault="00A033DE" w:rsidP="00A033DE">
            <w:r>
              <w:fldChar w:fldCharType="begin"/>
            </w:r>
            <w:r w:rsidR="00B07B56">
              <w:instrText xml:space="preserve"> ADDIN EN.CITE &lt;EndNote&gt;&lt;Cite&gt;&lt;Author&gt;Snaidr&lt;/Author&gt;&lt;Year&gt;1999&lt;/Year&gt;&lt;RecNum&gt;992&lt;/RecNum&gt;&lt;DisplayText&gt;[4]&lt;/DisplayText&gt;&lt;record&gt;&lt;rec-number&gt;992&lt;/rec-number&gt;&lt;foreign-keys&gt;&lt;key app="EN" db-id="rsvpexxanssasye5f0bprszazpt055xa5ap2" timestamp="1619521730"&gt;992&lt;/key&gt;&lt;/foreign-keys&gt;&lt;ref-type name="Journal Article"&gt;17&lt;/ref-type&gt;&lt;contributors&gt;&lt;authors&gt;&lt;author&gt;Snaidr, J.&lt;/author&gt;&lt;author&gt;Fuchs, B.&lt;/author&gt;&lt;author&gt;Wallner, G.&lt;/author&gt;&lt;author&gt;Wagner, M.&lt;/author&gt;&lt;author&gt;Schleifer, K. H.&lt;/author&gt;&lt;author&gt;Amann, R.&lt;/author&gt;&lt;/authors&gt;&lt;/contributors&gt;&lt;auth-address&gt;Technische Universitat Munchen, Lehrstuhl fur Mikrobiologie, Munich, Germany.&lt;/auth-address&gt;&lt;titles&gt;&lt;title&gt;Phylogeny and in situ identification of a morphologically conspicuous bacterium, Candidatus Magnospira bakii, present at very low frequency in activated sludge&lt;/title&gt;&lt;secondary-title&gt;Environ Microbiol&lt;/secondary-title&gt;&lt;/titles&gt;&lt;periodical&gt;&lt;full-title&gt;Environmental Microbiology&lt;/full-title&gt;&lt;abbr-1&gt;Environ Microbiol&lt;/abbr-1&gt;&lt;/periodical&gt;&lt;pages&gt;125-35&lt;/pages&gt;&lt;volume&gt;1&lt;/volume&gt;&lt;number&gt;2&lt;/number&gt;&lt;edition&gt;2001/02/24&lt;/edition&gt;&lt;keywords&gt;&lt;keyword&gt;Cloning, Molecular&lt;/keyword&gt;&lt;keyword&gt;DNA, Ribosomal/analysis&lt;/keyword&gt;&lt;keyword&gt;Genes, rRNA&lt;/keyword&gt;&lt;keyword&gt;Gram-Negative Bacteria/*classification/genetics&lt;/keyword&gt;&lt;keyword&gt;*In Situ Hybridization, Fluorescence&lt;/keyword&gt;&lt;keyword&gt;*Phylogeny&lt;/keyword&gt;&lt;keyword&gt;Polymerase Chain Reaction&lt;/keyword&gt;&lt;keyword&gt;RNA, Ribosomal, 16S/genetics&lt;/keyword&gt;&lt;keyword&gt;Sequence Analysis, DNA&lt;/keyword&gt;&lt;keyword&gt;Sewage/*microbiology&lt;/keyword&gt;&lt;/keywords&gt;&lt;dates&gt;&lt;year&gt;1999&lt;/year&gt;&lt;pub-dates&gt;&lt;date&gt;Apr&lt;/date&gt;&lt;/pub-dates&gt;&lt;/dates&gt;&lt;isbn&gt;1462-2912 (Print)&amp;#xD;1462-2912 (Linking)&lt;/isbn&gt;&lt;accession-num&gt;11207728&lt;/accession-num&gt;&lt;urls&gt;&lt;related-urls&gt;&lt;url&gt;https://www.ncbi.nlm.nih.gov/pubmed/11207728&lt;/url&gt;&lt;/related-urls&gt;&lt;/urls&gt;&lt;electronic-resource-num&gt;10.1046/j.1462-2920.1999.00012.x&lt;/electronic-resource-num&gt;&lt;/record&gt;&lt;/Cite&gt;&lt;/EndNote&gt;</w:instrText>
            </w:r>
            <w:r>
              <w:fldChar w:fldCharType="separate"/>
            </w:r>
            <w:r w:rsidR="00B07B56">
              <w:rPr>
                <w:noProof/>
              </w:rPr>
              <w:t>[4]</w:t>
            </w:r>
            <w:r>
              <w:fldChar w:fldCharType="end"/>
            </w:r>
          </w:p>
        </w:tc>
      </w:tr>
    </w:tbl>
    <w:p w14:paraId="5FF06B27" w14:textId="705767DC" w:rsidR="00BD1639" w:rsidRPr="004E5ECC" w:rsidRDefault="004E5ECC">
      <w:pPr>
        <w:rPr>
          <w:b/>
          <w:bCs/>
        </w:rPr>
      </w:pPr>
      <w:r w:rsidRPr="004E5ECC">
        <w:rPr>
          <w:rFonts w:hint="eastAsia"/>
          <w:b/>
          <w:bCs/>
        </w:rPr>
        <w:t>Re</w:t>
      </w:r>
      <w:r w:rsidRPr="004E5ECC">
        <w:rPr>
          <w:b/>
          <w:bCs/>
        </w:rPr>
        <w:t>ference</w:t>
      </w:r>
    </w:p>
    <w:p w14:paraId="7DFAE558" w14:textId="77777777" w:rsidR="00B07B56" w:rsidRPr="00B07B56" w:rsidRDefault="00BD1639" w:rsidP="00B07B56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07B56" w:rsidRPr="00B07B56">
        <w:t>1</w:t>
      </w:r>
      <w:r w:rsidR="00B07B56" w:rsidRPr="00B07B56">
        <w:tab/>
        <w:t>Zhang W, Zhang N, Xie X, Guo J, Jin X, Xue F</w:t>
      </w:r>
      <w:r w:rsidR="00B07B56" w:rsidRPr="00B07B56">
        <w:rPr>
          <w:i/>
        </w:rPr>
        <w:t>, et al.</w:t>
      </w:r>
      <w:r w:rsidR="00B07B56" w:rsidRPr="00B07B56">
        <w:t xml:space="preserve"> Toll-Like Receptor 2 Agonist Pam3CSK4 Alleviates the Pathology of Leptospirosis in Hamster. Infect Immun 2016;</w:t>
      </w:r>
      <w:r w:rsidR="00B07B56" w:rsidRPr="00B07B56">
        <w:rPr>
          <w:b/>
        </w:rPr>
        <w:t>84</w:t>
      </w:r>
      <w:r w:rsidR="00B07B56" w:rsidRPr="00B07B56">
        <w:t>:3350-7.</w:t>
      </w:r>
    </w:p>
    <w:p w14:paraId="32F5375E" w14:textId="77777777" w:rsidR="00B07B56" w:rsidRPr="00B07B56" w:rsidRDefault="00B07B56" w:rsidP="00B07B56">
      <w:pPr>
        <w:pStyle w:val="EndNoteBibliography"/>
      </w:pPr>
      <w:r w:rsidRPr="00B07B56">
        <w:t>2</w:t>
      </w:r>
      <w:r w:rsidRPr="00B07B56">
        <w:tab/>
        <w:t>Zhang W, Xie X, Wu D, Jin X, Liu R, Hu X</w:t>
      </w:r>
      <w:r w:rsidRPr="00B07B56">
        <w:rPr>
          <w:i/>
        </w:rPr>
        <w:t>, et al.</w:t>
      </w:r>
      <w:r w:rsidRPr="00B07B56">
        <w:t xml:space="preserve"> Doxycycline Attenuates Leptospira-Induced IL-1beta by Suppressing NLRP3 Inflammasome Priming. Front Immunol 2017;</w:t>
      </w:r>
      <w:r w:rsidRPr="00B07B56">
        <w:rPr>
          <w:b/>
        </w:rPr>
        <w:t>8</w:t>
      </w:r>
      <w:r w:rsidRPr="00B07B56">
        <w:t>:857.</w:t>
      </w:r>
    </w:p>
    <w:p w14:paraId="6488B83D" w14:textId="77777777" w:rsidR="00B07B56" w:rsidRPr="00B07B56" w:rsidRDefault="00B07B56" w:rsidP="00B07B56">
      <w:pPr>
        <w:pStyle w:val="EndNoteBibliography"/>
      </w:pPr>
      <w:r w:rsidRPr="00B07B56">
        <w:t>3</w:t>
      </w:r>
      <w:r w:rsidRPr="00B07B56">
        <w:tab/>
        <w:t>Siyambalapitiya N, Blackall LL. Discrepancies in the widely applied GAM42a fluorescence in situ hybridisation probe for Gammaproteobacteria. FEMS Microbiol Lett 2005;</w:t>
      </w:r>
      <w:r w:rsidRPr="00B07B56">
        <w:rPr>
          <w:b/>
        </w:rPr>
        <w:t>242</w:t>
      </w:r>
      <w:r w:rsidRPr="00B07B56">
        <w:t>:367-73.</w:t>
      </w:r>
    </w:p>
    <w:p w14:paraId="77AEDE81" w14:textId="77777777" w:rsidR="00B07B56" w:rsidRPr="00B07B56" w:rsidRDefault="00B07B56" w:rsidP="00B07B56">
      <w:pPr>
        <w:pStyle w:val="EndNoteBibliography"/>
      </w:pPr>
      <w:r w:rsidRPr="00B07B56">
        <w:t>4</w:t>
      </w:r>
      <w:r w:rsidRPr="00B07B56">
        <w:tab/>
        <w:t>Snaidr J, Fuchs B, Wallner G, Wagner M, Schleifer KH, Amann R. Phylogeny and in situ identification of a morphologically conspicuous bacterium, Candidatus Magnospira bakii, present at very low frequency in activated sludge. Environ Microbiol 1999;</w:t>
      </w:r>
      <w:r w:rsidRPr="00B07B56">
        <w:rPr>
          <w:b/>
        </w:rPr>
        <w:t>1</w:t>
      </w:r>
      <w:r w:rsidRPr="00B07B56">
        <w:t>:125-35.</w:t>
      </w:r>
    </w:p>
    <w:p w14:paraId="58085A18" w14:textId="607806EF" w:rsidR="00963B20" w:rsidRDefault="00BD1639">
      <w:r>
        <w:fldChar w:fldCharType="end"/>
      </w:r>
    </w:p>
    <w:sectPr w:rsidR="00963B20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ut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pwzzavrlzdd9nevzvxvxrzwrarsaadddzxd&quot;&gt;My EndNote Library-Converted&lt;record-ids&gt;&lt;item&gt;697&lt;/item&gt;&lt;item&gt;938&lt;/item&gt;&lt;item&gt;939&lt;/item&gt;&lt;/record-ids&gt;&lt;/item&gt;&lt;/Libraries&gt;"/>
  </w:docVars>
  <w:rsids>
    <w:rsidRoot w:val="00745180"/>
    <w:rsid w:val="004E5ECC"/>
    <w:rsid w:val="005A5C2D"/>
    <w:rsid w:val="005F76C4"/>
    <w:rsid w:val="006760A9"/>
    <w:rsid w:val="00745180"/>
    <w:rsid w:val="00777A1B"/>
    <w:rsid w:val="00911DC6"/>
    <w:rsid w:val="00963B20"/>
    <w:rsid w:val="00971806"/>
    <w:rsid w:val="009B6DAB"/>
    <w:rsid w:val="00A033DE"/>
    <w:rsid w:val="00B07B56"/>
    <w:rsid w:val="00B23BFE"/>
    <w:rsid w:val="00BD1639"/>
    <w:rsid w:val="00C526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C023109"/>
  <w15:chartTrackingRefBased/>
  <w15:docId w15:val="{4C328D89-B289-4963-8337-27AF638B6A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宋体" w:hAnsi="Times New Roman" w:cs="Times New Roman"/>
        <w:kern w:val="2"/>
        <w:sz w:val="24"/>
        <w:szCs w:val="22"/>
        <w:lang w:val="en-US" w:eastAsia="zh-CN" w:bidi="ar-SA"/>
      </w:rPr>
    </w:rPrDefault>
    <w:pPrDefault>
      <w:pPr>
        <w:spacing w:line="360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5A5C2D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BD1639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BD1639"/>
    <w:rPr>
      <w:noProof/>
    </w:rPr>
  </w:style>
  <w:style w:type="paragraph" w:customStyle="1" w:styleId="EndNoteBibliography">
    <w:name w:val="EndNote Bibliography"/>
    <w:basedOn w:val="a"/>
    <w:link w:val="EndNoteBibliography0"/>
    <w:rsid w:val="00BD1639"/>
    <w:pPr>
      <w:spacing w:line="240" w:lineRule="auto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BD1639"/>
    <w:rPr>
      <w:noProof/>
    </w:rPr>
  </w:style>
  <w:style w:type="paragraph" w:styleId="a4">
    <w:name w:val="Balloon Text"/>
    <w:basedOn w:val="a"/>
    <w:link w:val="a5"/>
    <w:uiPriority w:val="99"/>
    <w:semiHidden/>
    <w:unhideWhenUsed/>
    <w:rsid w:val="005F76C4"/>
    <w:pPr>
      <w:spacing w:line="240" w:lineRule="auto"/>
    </w:pPr>
    <w:rPr>
      <w:sz w:val="18"/>
      <w:szCs w:val="18"/>
    </w:rPr>
  </w:style>
  <w:style w:type="character" w:customStyle="1" w:styleId="a5">
    <w:name w:val="批注框文本 字符"/>
    <w:basedOn w:val="a0"/>
    <w:link w:val="a4"/>
    <w:uiPriority w:val="99"/>
    <w:semiHidden/>
    <w:rsid w:val="005F76C4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4</TotalTime>
  <Pages>2</Pages>
  <Words>1194</Words>
  <Characters>6811</Characters>
  <Application>Microsoft Office Word</Application>
  <DocSecurity>0</DocSecurity>
  <Lines>56</Lines>
  <Paragraphs>15</Paragraphs>
  <ScaleCrop>false</ScaleCrop>
  <Company/>
  <LinksUpToDate>false</LinksUpToDate>
  <CharactersWithSpaces>79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谢 旭峰</dc:creator>
  <cp:keywords/>
  <dc:description/>
  <cp:lastModifiedBy>旭峰 谢</cp:lastModifiedBy>
  <cp:revision>9</cp:revision>
  <dcterms:created xsi:type="dcterms:W3CDTF">2021-04-27T11:17:00Z</dcterms:created>
  <dcterms:modified xsi:type="dcterms:W3CDTF">2024-03-31T01:56:00Z</dcterms:modified>
</cp:coreProperties>
</file>